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3D340954"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81CCDE8" w:rsidR="00CB55A6"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34142582" w14:textId="03EFB91B" w:rsidR="00DA6437" w:rsidRPr="00452E79" w:rsidRDefault="00DA6437" w:rsidP="00A52283">
      <w:pPr>
        <w:spacing w:line="480" w:lineRule="auto"/>
        <w:rPr>
          <w:rFonts w:ascii="Times New Roman" w:hAnsi="Times New Roman" w:cs="Times New Roman"/>
        </w:rPr>
      </w:pPr>
      <w:r>
        <w:rPr>
          <w:rFonts w:ascii="Times New Roman" w:hAnsi="Times New Roman" w:cs="Times New Roman"/>
        </w:rPr>
        <w:tab/>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B166218" w14:textId="6D01431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6</w:t>
      </w:r>
      <w:r w:rsidRPr="00452E79">
        <w:rPr>
          <w:rFonts w:ascii="Times New Roman" w:hAnsi="Times New Roman" w:cs="Times New Roman"/>
        </w:rPr>
        <w:t xml:space="preserve"> – </w:t>
      </w:r>
      <w:r w:rsidR="009653B3">
        <w:rPr>
          <w:rFonts w:ascii="Times New Roman" w:hAnsi="Times New Roman" w:cs="Times New Roman"/>
        </w:rPr>
        <w:t>JSON Schema</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 xml:space="preserve">            </w:t>
      </w:r>
      <w:r w:rsidRPr="00452E79">
        <w:rPr>
          <w:rFonts w:ascii="Times New Roman" w:hAnsi="Times New Roman" w:cs="Times New Roman"/>
        </w:rPr>
        <w:t>1</w:t>
      </w:r>
      <w:r w:rsidR="009653B3">
        <w:rPr>
          <w:rFonts w:ascii="Times New Roman" w:hAnsi="Times New Roman" w:cs="Times New Roman"/>
        </w:rPr>
        <w:t>9</w:t>
      </w:r>
    </w:p>
    <w:p w14:paraId="14BDF4BC" w14:textId="320208F0"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7</w:t>
      </w:r>
      <w:r w:rsidRPr="00452E79">
        <w:rPr>
          <w:rFonts w:ascii="Times New Roman" w:hAnsi="Times New Roman" w:cs="Times New Roman"/>
        </w:rPr>
        <w:t xml:space="preserve"> – </w:t>
      </w:r>
      <w:r w:rsidR="009653B3">
        <w:rPr>
          <w:rFonts w:ascii="Times New Roman" w:hAnsi="Times New Roman" w:cs="Times New Roman"/>
        </w:rPr>
        <w:t>Hash Function Result Length</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566284BF" w14:textId="013B6E23"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8</w:t>
      </w:r>
      <w:r w:rsidRPr="00452E79">
        <w:rPr>
          <w:rFonts w:ascii="Times New Roman" w:hAnsi="Times New Roman" w:cs="Times New Roman"/>
        </w:rPr>
        <w:t xml:space="preserve"> – </w:t>
      </w:r>
      <w:r w:rsidR="009653B3">
        <w:rPr>
          <w:rFonts w:ascii="Times New Roman" w:hAnsi="Times New Roman" w:cs="Times New Roman"/>
        </w:rPr>
        <w:t>Hash Outpu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1C8B72EC" w14:textId="28E6D1CE"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9</w:t>
      </w:r>
      <w:r w:rsidRPr="00452E79">
        <w:rPr>
          <w:rFonts w:ascii="Times New Roman" w:hAnsi="Times New Roman" w:cs="Times New Roman"/>
        </w:rPr>
        <w:t xml:space="preserve"> – </w:t>
      </w:r>
      <w:r w:rsidR="009653B3">
        <w:rPr>
          <w:rFonts w:ascii="Times New Roman" w:hAnsi="Times New Roman" w:cs="Times New Roman"/>
        </w:rPr>
        <w:t>Hash Collision</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3</w:t>
      </w:r>
    </w:p>
    <w:p w14:paraId="2CC491EA" w14:textId="7EC884B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0</w:t>
      </w:r>
      <w:r w:rsidRPr="00452E79">
        <w:rPr>
          <w:rFonts w:ascii="Times New Roman" w:hAnsi="Times New Roman" w:cs="Times New Roman"/>
        </w:rPr>
        <w:t xml:space="preserve"> – </w:t>
      </w:r>
      <w:r w:rsidR="009653B3">
        <w:rPr>
          <w:rFonts w:ascii="Times New Roman" w:hAnsi="Times New Roman" w:cs="Times New Roman"/>
        </w:rPr>
        <w:t>Hash Rainbow Tabl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4</w:t>
      </w:r>
    </w:p>
    <w:p w14:paraId="0C1E911B" w14:textId="1B19423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1</w:t>
      </w:r>
      <w:r w:rsidRPr="00452E79">
        <w:rPr>
          <w:rFonts w:ascii="Times New Roman" w:hAnsi="Times New Roman" w:cs="Times New Roman"/>
        </w:rPr>
        <w:t xml:space="preserve"> – </w:t>
      </w:r>
      <w:r w:rsidR="009653B3">
        <w:rPr>
          <w:rFonts w:ascii="Times New Roman" w:hAnsi="Times New Roman" w:cs="Times New Roman"/>
        </w:rPr>
        <w:t>Password + Sal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6</w:t>
      </w:r>
    </w:p>
    <w:p w14:paraId="0BB17D26" w14:textId="1FFFC5B5"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2</w:t>
      </w:r>
      <w:r w:rsidRPr="00452E79">
        <w:rPr>
          <w:rFonts w:ascii="Times New Roman" w:hAnsi="Times New Roman" w:cs="Times New Roman"/>
        </w:rPr>
        <w:t xml:space="preserve"> – </w:t>
      </w:r>
      <w:r w:rsidR="009653B3">
        <w:rPr>
          <w:rFonts w:ascii="Times New Roman" w:hAnsi="Times New Roman" w:cs="Times New Roman"/>
        </w:rPr>
        <w:t>End User Workflow</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0</w:t>
      </w:r>
    </w:p>
    <w:p w14:paraId="331AC118" w14:textId="228740F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3</w:t>
      </w:r>
      <w:r w:rsidRPr="00452E79">
        <w:rPr>
          <w:rFonts w:ascii="Times New Roman" w:hAnsi="Times New Roman" w:cs="Times New Roman"/>
        </w:rPr>
        <w:t xml:space="preserve"> – </w:t>
      </w:r>
      <w:r w:rsidR="009653B3">
        <w:rPr>
          <w:rFonts w:ascii="Times New Roman" w:hAnsi="Times New Roman" w:cs="Times New Roman"/>
        </w:rPr>
        <w:t>End User Website</w:t>
      </w:r>
      <w:r w:rsidRPr="00452E79">
        <w:rPr>
          <w:rFonts w:ascii="Times New Roman" w:hAnsi="Times New Roman" w:cs="Times New Roman"/>
        </w:rPr>
        <w:tab/>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1</w:t>
      </w:r>
    </w:p>
    <w:p w14:paraId="246E8897" w14:textId="2BDEEF18"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4</w:t>
      </w:r>
      <w:r w:rsidRPr="00452E79">
        <w:rPr>
          <w:rFonts w:ascii="Times New Roman" w:hAnsi="Times New Roman" w:cs="Times New Roman"/>
        </w:rPr>
        <w:t xml:space="preserve"> – </w:t>
      </w:r>
      <w:r w:rsidR="009653B3">
        <w:rPr>
          <w:rFonts w:ascii="Times New Roman" w:hAnsi="Times New Roman" w:cs="Times New Roman"/>
        </w:rPr>
        <w:t>BasicStudent and FullStudent</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4</w:t>
      </w:r>
    </w:p>
    <w:p w14:paraId="10F0F5F2" w14:textId="503A0D1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w:t>
      </w:r>
      <w:r w:rsidRPr="00452E79">
        <w:rPr>
          <w:rFonts w:ascii="Times New Roman" w:hAnsi="Times New Roman" w:cs="Times New Roman"/>
        </w:rPr>
        <w:t xml:space="preserve">5 – </w:t>
      </w:r>
      <w:r w:rsidR="009653B3">
        <w:rPr>
          <w:rFonts w:ascii="Times New Roman" w:hAnsi="Times New Roman" w:cs="Times New Roman"/>
        </w:rPr>
        <w:t>Project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5</w:t>
      </w:r>
    </w:p>
    <w:p w14:paraId="0717FACB" w14:textId="2CAEEE2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6</w:t>
      </w:r>
      <w:r w:rsidRPr="00452E79">
        <w:rPr>
          <w:rFonts w:ascii="Times New Roman" w:hAnsi="Times New Roman" w:cs="Times New Roman"/>
        </w:rPr>
        <w:t xml:space="preserve"> – </w:t>
      </w:r>
      <w:r w:rsidR="009653B3">
        <w:rPr>
          <w:rFonts w:ascii="Times New Roman" w:hAnsi="Times New Roman" w:cs="Times New Roman"/>
        </w:rPr>
        <w:t>Original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6</w:t>
      </w:r>
    </w:p>
    <w:p w14:paraId="3DFCE1DD" w14:textId="033716E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7</w:t>
      </w:r>
      <w:r w:rsidRPr="00452E79">
        <w:rPr>
          <w:rFonts w:ascii="Times New Roman" w:hAnsi="Times New Roman" w:cs="Times New Roman"/>
        </w:rPr>
        <w:t xml:space="preserve"> – </w:t>
      </w:r>
      <w:r w:rsidR="009653B3">
        <w:rPr>
          <w:rFonts w:ascii="Times New Roman" w:hAnsi="Times New Roman" w:cs="Times New Roman"/>
        </w:rPr>
        <w:t>Student Record Tool</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7</w:t>
      </w:r>
    </w:p>
    <w:p w14:paraId="2971A3E4" w14:textId="6C96B3B7"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8</w:t>
      </w:r>
      <w:r w:rsidRPr="00452E79">
        <w:rPr>
          <w:rFonts w:ascii="Times New Roman" w:hAnsi="Times New Roman" w:cs="Times New Roman"/>
        </w:rPr>
        <w:t xml:space="preserve"> – </w:t>
      </w:r>
      <w:r w:rsidR="009653B3">
        <w:rPr>
          <w:rFonts w:ascii="Times New Roman" w:hAnsi="Times New Roman" w:cs="Times New Roman"/>
        </w:rPr>
        <w:t>Create Record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8</w:t>
      </w:r>
    </w:p>
    <w:p w14:paraId="7C225BB2" w14:textId="46A7DDE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9</w:t>
      </w:r>
      <w:r w:rsidRPr="00452E79">
        <w:rPr>
          <w:rFonts w:ascii="Times New Roman" w:hAnsi="Times New Roman" w:cs="Times New Roman"/>
        </w:rPr>
        <w:t xml:space="preserve"> – </w:t>
      </w:r>
      <w:r w:rsidR="009653B3">
        <w:rPr>
          <w:rFonts w:ascii="Times New Roman" w:hAnsi="Times New Roman" w:cs="Times New Roman"/>
        </w:rPr>
        <w:t>Hash Class</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0</w:t>
      </w:r>
    </w:p>
    <w:p w14:paraId="4D24AD1B" w14:textId="2E41244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0</w:t>
      </w:r>
      <w:r w:rsidRPr="00452E79">
        <w:rPr>
          <w:rFonts w:ascii="Times New Roman" w:hAnsi="Times New Roman" w:cs="Times New Roman"/>
        </w:rPr>
        <w:t xml:space="preserve"> – </w:t>
      </w:r>
      <w:r w:rsidR="009653B3">
        <w:rPr>
          <w:rFonts w:ascii="Times New Roman" w:hAnsi="Times New Roman" w:cs="Times New Roman"/>
        </w:rPr>
        <w:t>Get Record Form</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1</w:t>
      </w:r>
    </w:p>
    <w:p w14:paraId="1311BEF3" w14:textId="55DC568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1</w:t>
      </w:r>
      <w:r w:rsidRPr="00452E79">
        <w:rPr>
          <w:rFonts w:ascii="Times New Roman" w:hAnsi="Times New Roman" w:cs="Times New Roman"/>
        </w:rPr>
        <w:t xml:space="preserve"> – </w:t>
      </w:r>
      <w:r w:rsidR="009653B3">
        <w:rPr>
          <w:rFonts w:ascii="Times New Roman" w:hAnsi="Times New Roman" w:cs="Times New Roman"/>
        </w:rPr>
        <w:t>Hash Utility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2</w:t>
      </w:r>
    </w:p>
    <w:p w14:paraId="2AD73776" w14:textId="4A10E99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2</w:t>
      </w:r>
      <w:r w:rsidRPr="00452E79">
        <w:rPr>
          <w:rFonts w:ascii="Times New Roman" w:hAnsi="Times New Roman" w:cs="Times New Roman"/>
        </w:rPr>
        <w:t xml:space="preserve"> – </w:t>
      </w:r>
      <w:r w:rsidR="009653B3">
        <w:rPr>
          <w:rFonts w:ascii="Times New Roman" w:hAnsi="Times New Roman" w:cs="Times New Roman"/>
        </w:rPr>
        <w:t>Verification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4</w:t>
      </w:r>
    </w:p>
    <w:p w14:paraId="0F170ED4" w14:textId="5CE4B930"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lastRenderedPageBreak/>
        <w:t xml:space="preserve">Figure </w:t>
      </w:r>
      <w:r>
        <w:rPr>
          <w:rFonts w:ascii="Times New Roman" w:hAnsi="Times New Roman" w:cs="Times New Roman"/>
        </w:rPr>
        <w:t>23</w:t>
      </w:r>
      <w:r w:rsidRPr="00452E79">
        <w:rPr>
          <w:rFonts w:ascii="Times New Roman" w:hAnsi="Times New Roman" w:cs="Times New Roman"/>
        </w:rPr>
        <w:t xml:space="preserve"> – </w:t>
      </w:r>
      <w:r w:rsidR="009653B3">
        <w:rPr>
          <w:rFonts w:ascii="Times New Roman" w:hAnsi="Times New Roman" w:cs="Times New Roman"/>
        </w:rPr>
        <w:t>Bcrypt Value Breakdow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6</w:t>
      </w:r>
    </w:p>
    <w:p w14:paraId="02A0905E" w14:textId="415820B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4</w:t>
      </w:r>
      <w:r w:rsidRPr="00452E79">
        <w:rPr>
          <w:rFonts w:ascii="Times New Roman" w:hAnsi="Times New Roman" w:cs="Times New Roman"/>
        </w:rPr>
        <w:t xml:space="preserve"> – </w:t>
      </w:r>
      <w:r w:rsidR="009653B3">
        <w:rPr>
          <w:rFonts w:ascii="Times New Roman" w:hAnsi="Times New Roman" w:cs="Times New Roman"/>
        </w:rPr>
        <w:t>Bcrypt Worker Value Round Increas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6</w:t>
      </w:r>
    </w:p>
    <w:p w14:paraId="2CB4BA03" w14:textId="3FC552FE" w:rsidR="0080066C" w:rsidRDefault="0080066C" w:rsidP="00DA6437">
      <w:pPr>
        <w:spacing w:line="480" w:lineRule="auto"/>
        <w:rPr>
          <w:rFonts w:ascii="Times New Roman" w:hAnsi="Times New Roman" w:cs="Times New Roman"/>
        </w:rPr>
      </w:pPr>
    </w:p>
    <w:p w14:paraId="100DAF18" w14:textId="7802F6DE" w:rsidR="00DA6437" w:rsidRDefault="00DA6437" w:rsidP="00DA6437">
      <w:pPr>
        <w:spacing w:line="480" w:lineRule="auto"/>
        <w:rPr>
          <w:rFonts w:ascii="Times New Roman" w:hAnsi="Times New Roman" w:cs="Times New Roman"/>
        </w:rPr>
      </w:pPr>
    </w:p>
    <w:p w14:paraId="24C5A9F9" w14:textId="4E166ABB" w:rsidR="00DA6437" w:rsidRDefault="00DA6437" w:rsidP="00DA6437">
      <w:pPr>
        <w:spacing w:line="480" w:lineRule="auto"/>
        <w:rPr>
          <w:rFonts w:ascii="Times New Roman" w:hAnsi="Times New Roman" w:cs="Times New Roman"/>
        </w:rPr>
      </w:pPr>
    </w:p>
    <w:p w14:paraId="4D096764" w14:textId="7CD050E6" w:rsidR="00DA6437" w:rsidRDefault="00DA6437" w:rsidP="00DA6437">
      <w:pPr>
        <w:spacing w:line="480" w:lineRule="auto"/>
        <w:rPr>
          <w:rFonts w:ascii="Times New Roman" w:hAnsi="Times New Roman" w:cs="Times New Roman"/>
        </w:rPr>
      </w:pPr>
    </w:p>
    <w:p w14:paraId="5EBC8522" w14:textId="014C53AE" w:rsidR="00DA6437" w:rsidRDefault="00DA6437" w:rsidP="00DA6437">
      <w:pPr>
        <w:spacing w:line="480" w:lineRule="auto"/>
        <w:rPr>
          <w:rFonts w:ascii="Times New Roman" w:hAnsi="Times New Roman" w:cs="Times New Roman"/>
        </w:rPr>
      </w:pPr>
    </w:p>
    <w:p w14:paraId="6832E405" w14:textId="77777777" w:rsidR="00DA6437" w:rsidRPr="00452E79" w:rsidRDefault="00DA6437" w:rsidP="00DA6437">
      <w:pPr>
        <w:spacing w:line="480" w:lineRule="auto"/>
        <w:rPr>
          <w:rFonts w:ascii="Times New Roman" w:hAnsi="Times New Roman" w:cs="Times New Roman"/>
        </w:rPr>
      </w:pP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FaaS)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0A1EDB62"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620E85C5"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590C2B32"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2778A2F0"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0425E227"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54F8B">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40010A59" w14:textId="77777777" w:rsidR="00E44BA5" w:rsidRDefault="00E44BA5" w:rsidP="001C3331">
      <w:pPr>
        <w:spacing w:line="480" w:lineRule="auto"/>
        <w:rPr>
          <w:rFonts w:ascii="Times New Roman" w:hAnsi="Times New Roman" w:cs="Times New Roman"/>
        </w:rPr>
      </w:pPr>
    </w:p>
    <w:p w14:paraId="0C6EB1A4" w14:textId="5064A454"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online code editor; if online editing is too cumbersome, you are able to write code offline </w:t>
      </w:r>
      <w:r w:rsidR="002D2A38">
        <w:rPr>
          <w:rFonts w:ascii="Times New Roman" w:hAnsi="Times New Roman" w:cs="Times New Roman"/>
        </w:rPr>
        <w:lastRenderedPageBreak/>
        <w:t xml:space="preserve">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tab/>
        <w:t xml:space="preserve">On an operational level, it is also important to discuss how a serverless function is executed. Generally, when a team has decided on developing their software with </w:t>
      </w:r>
      <w:r>
        <w:rPr>
          <w:rFonts w:ascii="Times New Roman" w:hAnsi="Times New Roman" w:cs="Times New Roman"/>
        </w:rPr>
        <w:lastRenderedPageBreak/>
        <w:t>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BCC68B9" w14:textId="77777777" w:rsidR="001A716B" w:rsidRDefault="001A716B" w:rsidP="001C3331">
      <w:pPr>
        <w:spacing w:line="480" w:lineRule="auto"/>
        <w:rPr>
          <w:rFonts w:ascii="Times New Roman" w:hAnsi="Times New Roman" w:cs="Times New Roman"/>
          <w:b/>
          <w:bCs/>
        </w:rPr>
      </w:pPr>
    </w:p>
    <w:p w14:paraId="0145BFA9" w14:textId="77777777" w:rsidR="001A716B" w:rsidRDefault="001A716B" w:rsidP="001C3331">
      <w:pPr>
        <w:spacing w:line="480" w:lineRule="auto"/>
        <w:rPr>
          <w:rFonts w:ascii="Times New Roman" w:hAnsi="Times New Roman" w:cs="Times New Roman"/>
          <w:b/>
          <w:bCs/>
        </w:rPr>
      </w:pPr>
    </w:p>
    <w:p w14:paraId="4E56DE91" w14:textId="7BDA5041"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08B29F92"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4FE69776" wp14:editId="138E18DA">
            <wp:extent cx="4427728" cy="1857186"/>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2699" cy="1892827"/>
                    </a:xfrm>
                    <a:prstGeom prst="rect">
                      <a:avLst/>
                    </a:prstGeom>
                  </pic:spPr>
                </pic:pic>
              </a:graphicData>
            </a:graphic>
          </wp:inline>
        </w:drawing>
      </w:r>
    </w:p>
    <w:p w14:paraId="506C1956" w14:textId="3D948B82" w:rsidR="00890A7C" w:rsidRDefault="00500270" w:rsidP="00500270">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6</w:t>
      </w:r>
      <w:r w:rsidR="00003CDE">
        <w:rPr>
          <w:noProof/>
        </w:rPr>
        <w:fldChar w:fldCharType="end"/>
      </w:r>
      <w:r>
        <w:t xml:space="preserve"> JSON Schema</w:t>
      </w: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28579CE9"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CD03E7B"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036C7C33" wp14:editId="54DB7CB9">
            <wp:extent cx="3774332" cy="25184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sh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618" cy="2547955"/>
                    </a:xfrm>
                    <a:prstGeom prst="rect">
                      <a:avLst/>
                    </a:prstGeom>
                  </pic:spPr>
                </pic:pic>
              </a:graphicData>
            </a:graphic>
          </wp:inline>
        </w:drawing>
      </w:r>
    </w:p>
    <w:p w14:paraId="442B6FCF" w14:textId="4835655D" w:rsidR="00500270" w:rsidRDefault="00500270" w:rsidP="00500270">
      <w:pPr>
        <w:pStyle w:val="Caption"/>
        <w:jc w:val="center"/>
      </w:pPr>
      <w:r>
        <w:t xml:space="preserve">Figure </w:t>
      </w:r>
      <w:r w:rsidR="00003CDE">
        <w:fldChar w:fldCharType="begin"/>
      </w:r>
      <w:r w:rsidR="00003CDE">
        <w:instrText xml:space="preserve"> SEQ Figure \* ARABIC </w:instrText>
      </w:r>
      <w:r w:rsidR="00003CDE">
        <w:fldChar w:fldCharType="separate"/>
      </w:r>
      <w:r w:rsidR="00A54F8B">
        <w:rPr>
          <w:noProof/>
        </w:rPr>
        <w:t>7</w:t>
      </w:r>
      <w:r w:rsidR="00003CDE">
        <w:rPr>
          <w:noProof/>
        </w:rPr>
        <w:fldChar w:fldCharType="end"/>
      </w:r>
      <w:r>
        <w:t xml:space="preserve"> Hash Function Result Length</w:t>
      </w:r>
    </w:p>
    <w:p w14:paraId="0D68E8CF" w14:textId="0CB7FFA1" w:rsidR="00500270" w:rsidRDefault="00500270" w:rsidP="00500270"/>
    <w:p w14:paraId="504100EA" w14:textId="77777777" w:rsidR="00500270" w:rsidRDefault="00500270" w:rsidP="00500270">
      <w:pPr>
        <w:keepNext/>
        <w:jc w:val="center"/>
      </w:pPr>
      <w:r>
        <w:rPr>
          <w:noProof/>
        </w:rPr>
        <w:drawing>
          <wp:inline distT="0" distB="0" distL="0" distR="0" wp14:anchorId="5226AFC5" wp14:editId="1DE229AD">
            <wp:extent cx="5486400" cy="35731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sh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573145"/>
                    </a:xfrm>
                    <a:prstGeom prst="rect">
                      <a:avLst/>
                    </a:prstGeom>
                  </pic:spPr>
                </pic:pic>
              </a:graphicData>
            </a:graphic>
          </wp:inline>
        </w:drawing>
      </w:r>
    </w:p>
    <w:p w14:paraId="09D68055" w14:textId="5C66ADB3" w:rsidR="00500270" w:rsidRPr="00500270" w:rsidRDefault="00500270" w:rsidP="00500270">
      <w:pPr>
        <w:pStyle w:val="Caption"/>
        <w:jc w:val="center"/>
      </w:pPr>
      <w:r>
        <w:t xml:space="preserve">Figure </w:t>
      </w:r>
      <w:r w:rsidR="00003CDE">
        <w:fldChar w:fldCharType="begin"/>
      </w:r>
      <w:r w:rsidR="00003CDE">
        <w:instrText xml:space="preserve"> SEQ Figure \* ARABIC </w:instrText>
      </w:r>
      <w:r w:rsidR="00003CDE">
        <w:fldChar w:fldCharType="separate"/>
      </w:r>
      <w:r w:rsidR="00A54F8B">
        <w:rPr>
          <w:noProof/>
        </w:rPr>
        <w:t>8</w:t>
      </w:r>
      <w:r w:rsidR="00003CDE">
        <w:rPr>
          <w:noProof/>
        </w:rPr>
        <w:fldChar w:fldCharType="end"/>
      </w:r>
      <w:r>
        <w:t xml:space="preserve"> Hash Output</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lastRenderedPageBreak/>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same hash be substituted in and passed to the server as an authentic login. The server would have no choice but to accept the provided information and server the requested information. Even in the most unsecure hashing algorithms, they were broken because </w:t>
      </w:r>
      <w:r w:rsidR="004D5843">
        <w:rPr>
          <w:rFonts w:ascii="Times New Roman" w:hAnsi="Times New Roman" w:cs="Times New Roman"/>
        </w:rPr>
        <w:lastRenderedPageBreak/>
        <w:t xml:space="preserve">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1565766F"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4D224065" w14:textId="77777777" w:rsidR="00F02E22" w:rsidRDefault="00F02E22" w:rsidP="00F02E22">
      <w:pPr>
        <w:keepNext/>
        <w:spacing w:line="480" w:lineRule="auto"/>
        <w:jc w:val="center"/>
      </w:pPr>
      <w:r>
        <w:rPr>
          <w:rFonts w:ascii="Times New Roman" w:hAnsi="Times New Roman" w:cs="Times New Roman"/>
          <w:noProof/>
        </w:rPr>
        <w:drawing>
          <wp:inline distT="0" distB="0" distL="0" distR="0" wp14:anchorId="1459BC8B" wp14:editId="5427B269">
            <wp:extent cx="4026433" cy="206541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ash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62959" cy="2084149"/>
                    </a:xfrm>
                    <a:prstGeom prst="rect">
                      <a:avLst/>
                    </a:prstGeom>
                  </pic:spPr>
                </pic:pic>
              </a:graphicData>
            </a:graphic>
          </wp:inline>
        </w:drawing>
      </w:r>
    </w:p>
    <w:p w14:paraId="707D47BA" w14:textId="1F12D79D" w:rsidR="00F02E22" w:rsidRDefault="00F02E22" w:rsidP="00F02E22">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9</w:t>
      </w:r>
      <w:r w:rsidR="00003CDE">
        <w:rPr>
          <w:noProof/>
        </w:rPr>
        <w:fldChar w:fldCharType="end"/>
      </w:r>
      <w:r>
        <w:t xml:space="preserve"> Hash Collision</w:t>
      </w:r>
    </w:p>
    <w:p w14:paraId="3A2BFCDD" w14:textId="11F4561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w:t>
      </w:r>
      <w:r>
        <w:rPr>
          <w:rFonts w:ascii="Times New Roman" w:hAnsi="Times New Roman" w:cs="Times New Roman"/>
        </w:rPr>
        <w:lastRenderedPageBreak/>
        <w:t xml:space="preserve">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4A4FDD94" w14:textId="77777777" w:rsidR="00CF592C" w:rsidRDefault="00CF592C" w:rsidP="00CF592C">
      <w:pPr>
        <w:keepNext/>
        <w:spacing w:line="480" w:lineRule="auto"/>
        <w:jc w:val="center"/>
      </w:pPr>
      <w:r>
        <w:rPr>
          <w:rFonts w:ascii="Times New Roman" w:hAnsi="Times New Roman" w:cs="Times New Roman"/>
          <w:noProof/>
        </w:rPr>
        <w:drawing>
          <wp:inline distT="0" distB="0" distL="0" distR="0" wp14:anchorId="488F4438" wp14:editId="6408CEDB">
            <wp:extent cx="5486400" cy="30340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inbow tab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034030"/>
                    </a:xfrm>
                    <a:prstGeom prst="rect">
                      <a:avLst/>
                    </a:prstGeom>
                  </pic:spPr>
                </pic:pic>
              </a:graphicData>
            </a:graphic>
          </wp:inline>
        </w:drawing>
      </w:r>
    </w:p>
    <w:p w14:paraId="65978074" w14:textId="160F3F00" w:rsidR="00CF592C" w:rsidRDefault="00CF592C" w:rsidP="00CF592C">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10</w:t>
      </w:r>
      <w:r w:rsidR="00003CDE">
        <w:rPr>
          <w:noProof/>
        </w:rPr>
        <w:fldChar w:fldCharType="end"/>
      </w:r>
      <w:r>
        <w:t xml:space="preserve"> Hash Rainbow Table</w:t>
      </w:r>
    </w:p>
    <w:p w14:paraId="7FCEA751" w14:textId="65A557AF" w:rsidR="007D5948" w:rsidRDefault="007D5948" w:rsidP="001C3331">
      <w:pPr>
        <w:spacing w:line="480" w:lineRule="auto"/>
        <w:rPr>
          <w:rFonts w:ascii="Times New Roman" w:hAnsi="Times New Roman" w:cs="Times New Roman"/>
        </w:rPr>
      </w:pPr>
      <w:r>
        <w:rPr>
          <w:rFonts w:ascii="Times New Roman" w:hAnsi="Times New Roman" w:cs="Times New Roman"/>
        </w:rPr>
        <w:lastRenderedPageBreak/>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w:t>
      </w:r>
      <w:r w:rsidR="00CC1BCB">
        <w:rPr>
          <w:rFonts w:ascii="Times New Roman" w:hAnsi="Times New Roman" w:cs="Times New Roman"/>
        </w:rPr>
        <w:lastRenderedPageBreak/>
        <w:t xml:space="preserve">hashing, however, it adds </w:t>
      </w:r>
      <w:r w:rsidR="00CD432D">
        <w:rPr>
          <w:rFonts w:ascii="Times New Roman" w:hAnsi="Times New Roman" w:cs="Times New Roman"/>
        </w:rPr>
        <w:t>an extra layer of complication for anyone looking to crack the system.</w:t>
      </w:r>
    </w:p>
    <w:p w14:paraId="63E05857" w14:textId="77777777" w:rsidR="00CF592C" w:rsidRDefault="00CF592C" w:rsidP="00CF592C">
      <w:pPr>
        <w:keepNext/>
        <w:spacing w:line="480" w:lineRule="auto"/>
        <w:jc w:val="center"/>
      </w:pPr>
      <w:r>
        <w:rPr>
          <w:rFonts w:ascii="Times New Roman" w:hAnsi="Times New Roman" w:cs="Times New Roman"/>
          <w:noProof/>
        </w:rPr>
        <w:drawing>
          <wp:inline distT="0" distB="0" distL="0" distR="0" wp14:anchorId="41A81C55" wp14:editId="20EF64B3">
            <wp:extent cx="5486400" cy="21539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l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153920"/>
                    </a:xfrm>
                    <a:prstGeom prst="rect">
                      <a:avLst/>
                    </a:prstGeom>
                  </pic:spPr>
                </pic:pic>
              </a:graphicData>
            </a:graphic>
          </wp:inline>
        </w:drawing>
      </w:r>
    </w:p>
    <w:p w14:paraId="586128D2" w14:textId="5325CD4F" w:rsidR="00CF592C" w:rsidRDefault="00CF592C" w:rsidP="00CF592C">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11</w:t>
      </w:r>
      <w:r w:rsidR="00003CDE">
        <w:rPr>
          <w:noProof/>
        </w:rPr>
        <w:fldChar w:fldCharType="end"/>
      </w:r>
      <w:r>
        <w:t xml:space="preserve"> Password + Salt</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0E0CAEC6" w:rsidR="00711E7D" w:rsidRDefault="001E27F0" w:rsidP="001E27F0">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5: </w:t>
      </w:r>
      <w:r w:rsidR="00D571B3">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DinkToPdf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DinkToPdf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w:t>
      </w:r>
      <w:r w:rsidR="00C66550">
        <w:rPr>
          <w:rFonts w:ascii="Times New Roman" w:hAnsi="Times New Roman" w:cs="Times New Roman"/>
        </w:rPr>
        <w:lastRenderedPageBreak/>
        <w:t xml:space="preserve">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6F05080B" w14:textId="77777777" w:rsidR="006A130B" w:rsidRDefault="006A130B" w:rsidP="001C3331">
      <w:pPr>
        <w:spacing w:line="480" w:lineRule="auto"/>
        <w:rPr>
          <w:rFonts w:ascii="Times New Roman" w:hAnsi="Times New Roman" w:cs="Times New Roman"/>
          <w:b/>
          <w:bCs/>
        </w:rPr>
      </w:pPr>
    </w:p>
    <w:p w14:paraId="4395282F" w14:textId="6B746BD4" w:rsidR="009313C8" w:rsidRDefault="001E27F0" w:rsidP="001E27F0">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6: </w:t>
      </w:r>
      <w:r w:rsidR="009313C8">
        <w:rPr>
          <w:rFonts w:ascii="Times New Roman" w:hAnsi="Times New Roman" w:cs="Times New Roman"/>
          <w:b/>
          <w:bCs/>
        </w:rPr>
        <w:t>Project Implementation</w:t>
      </w:r>
      <w:r w:rsidR="00C75FDA">
        <w:rPr>
          <w:rFonts w:ascii="Times New Roman" w:hAnsi="Times New Roman" w:cs="Times New Roman"/>
          <w:b/>
          <w:bCs/>
        </w:rPr>
        <w:t xml:space="preserve"> and Workflow</w:t>
      </w:r>
    </w:p>
    <w:p w14:paraId="1EE9EAB4" w14:textId="77777777" w:rsidR="0098162F" w:rsidRDefault="00C75FDA" w:rsidP="009A4650">
      <w:pPr>
        <w:spacing w:line="480" w:lineRule="auto"/>
        <w:ind w:firstLine="720"/>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47271303" w:rsidR="00C75FDA" w:rsidRPr="00C75FDA" w:rsidRDefault="001E27F0" w:rsidP="001C3331">
      <w:pPr>
        <w:spacing w:line="480" w:lineRule="auto"/>
        <w:rPr>
          <w:rFonts w:ascii="Times New Roman" w:hAnsi="Times New Roman" w:cs="Times New Roman"/>
        </w:rPr>
      </w:pPr>
      <w:r>
        <w:rPr>
          <w:rFonts w:ascii="Times New Roman" w:hAnsi="Times New Roman" w:cs="Times New Roman"/>
          <w:b/>
          <w:bCs/>
        </w:rPr>
        <w:t xml:space="preserve">6.1 </w:t>
      </w:r>
      <w:r w:rsidR="0098162F"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9A4650">
      <w:pPr>
        <w:spacing w:line="480" w:lineRule="auto"/>
        <w:ind w:firstLine="720"/>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1E6014F8" w:rsidR="00040D79" w:rsidRDefault="00040D79" w:rsidP="009A4650">
      <w:pPr>
        <w:spacing w:line="480" w:lineRule="auto"/>
        <w:ind w:firstLine="720"/>
        <w:rPr>
          <w:rFonts w:ascii="Times New Roman" w:hAnsi="Times New Roman" w:cs="Times New Roman"/>
        </w:rPr>
      </w:pPr>
      <w:r>
        <w:rPr>
          <w:rFonts w:ascii="Times New Roman" w:hAnsi="Times New Roman" w:cs="Times New Roman"/>
        </w:rPr>
        <w:t>The user starts off by navigating to the front-end website. The only information required from the user is the student’s first name, middle name, and last name. Those three key pieces of information were chosen in order to different students who might have same first and last names. A fourth field for the date of birth was added and tested, but was later removed from the options due to not needing in, and to speed up the testing process.</w:t>
      </w:r>
    </w:p>
    <w:p w14:paraId="67111F65" w14:textId="2F12832F" w:rsidR="00040D79" w:rsidRDefault="00040D79" w:rsidP="001C3331">
      <w:pPr>
        <w:spacing w:line="480" w:lineRule="auto"/>
        <w:rPr>
          <w:rFonts w:ascii="Times New Roman" w:hAnsi="Times New Roman" w:cs="Times New Roman"/>
        </w:rPr>
      </w:pPr>
      <w:r>
        <w:rPr>
          <w:rFonts w:ascii="Times New Roman" w:hAnsi="Times New Roman" w:cs="Times New Roman"/>
        </w:rPr>
        <w:t xml:space="preserve">Express is a Node.js minimalist web framework that provides capabilities to handle different requests and act as an URL router. It allows the user to quickly develop API’s </w:t>
      </w:r>
      <w:r>
        <w:rPr>
          <w:rFonts w:ascii="Times New Roman" w:hAnsi="Times New Roman" w:cs="Times New Roman"/>
        </w:rPr>
        <w:lastRenderedPageBreak/>
        <w:t>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user navigates to any part of the </w:t>
      </w:r>
      <w:r w:rsidR="001F6A8E">
        <w:rPr>
          <w:rFonts w:ascii="Times New Roman" w:hAnsi="Times New Roman" w:cs="Times New Roman"/>
        </w:rPr>
        <w:t>domain that does not include the index.html file, they are sent back the file which holds the HTTP 404 Page Not Found error message. When the Submit button is pressed on the form, the information from the three form fields are passed to 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w:t>
      </w:r>
      <w:r w:rsidR="00A16C32">
        <w:rPr>
          <w:rFonts w:ascii="Times New Roman" w:hAnsi="Times New Roman" w:cs="Times New Roman"/>
        </w:rPr>
        <w:t>allows</w:t>
      </w:r>
      <w:r w:rsidR="00DA42E1">
        <w:rPr>
          <w:rFonts w:ascii="Times New Roman" w:hAnsi="Times New Roman" w:cs="Times New Roman"/>
        </w:rPr>
        <w:t xml:space="preserve"> </w:t>
      </w:r>
      <w:r w:rsidR="00EC6607">
        <w:rPr>
          <w:rFonts w:ascii="Times New Roman" w:hAnsi="Times New Roman" w:cs="Times New Roman"/>
        </w:rPr>
        <w:t xml:space="preserve">the </w:t>
      </w:r>
      <w:r w:rsidR="00DA42E1">
        <w:rPr>
          <w:rFonts w:ascii="Times New Roman" w:hAnsi="Times New Roman" w:cs="Times New Roman"/>
        </w:rPr>
        <w:t xml:space="preserve">student’s name information to be transmitted </w:t>
      </w:r>
      <w:r w:rsidR="00EC6607">
        <w:rPr>
          <w:rFonts w:ascii="Times New Roman" w:hAnsi="Times New Roman" w:cs="Times New Roman"/>
        </w:rPr>
        <w:t>securely</w:t>
      </w:r>
      <w:r w:rsidR="00DA42E1">
        <w:rPr>
          <w:rFonts w:ascii="Times New Roman" w:hAnsi="Times New Roman" w:cs="Times New Roman"/>
        </w:rPr>
        <w:t xml:space="preserve"> in the HTTP</w:t>
      </w:r>
      <w:r w:rsidR="00EC6607">
        <w:rPr>
          <w:rFonts w:ascii="Times New Roman" w:hAnsi="Times New Roman" w:cs="Times New Roman"/>
        </w:rPr>
        <w:t>S</w:t>
      </w:r>
      <w:r w:rsidR="00DA42E1">
        <w:rPr>
          <w:rFonts w:ascii="Times New Roman" w:hAnsi="Times New Roman" w:cs="Times New Roman"/>
        </w:rPr>
        <w:t xml:space="preserve"> request. </w:t>
      </w:r>
    </w:p>
    <w:p w14:paraId="4D87E2C6" w14:textId="77777777" w:rsidR="009A4650" w:rsidRDefault="009A4650" w:rsidP="009A4650">
      <w:pPr>
        <w:keepNext/>
        <w:spacing w:line="480" w:lineRule="auto"/>
        <w:jc w:val="center"/>
      </w:pPr>
      <w:r>
        <w:rPr>
          <w:rFonts w:ascii="Times New Roman" w:hAnsi="Times New Roman" w:cs="Times New Roman"/>
          <w:noProof/>
        </w:rPr>
        <w:drawing>
          <wp:inline distT="0" distB="0" distL="0" distR="0" wp14:anchorId="2325C9A6" wp14:editId="4EA9B9A2">
            <wp:extent cx="4375808" cy="2641504"/>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kflow end us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30457" cy="2674494"/>
                    </a:xfrm>
                    <a:prstGeom prst="rect">
                      <a:avLst/>
                    </a:prstGeom>
                  </pic:spPr>
                </pic:pic>
              </a:graphicData>
            </a:graphic>
          </wp:inline>
        </w:drawing>
      </w:r>
    </w:p>
    <w:p w14:paraId="743F7F35" w14:textId="2EE1DFAF" w:rsidR="006A130B" w:rsidRDefault="009A4650" w:rsidP="009A4650">
      <w:pPr>
        <w:pStyle w:val="Caption"/>
        <w:jc w:val="center"/>
      </w:pPr>
      <w:r>
        <w:t xml:space="preserve">Figure </w:t>
      </w:r>
      <w:r w:rsidR="00003CDE">
        <w:fldChar w:fldCharType="begin"/>
      </w:r>
      <w:r w:rsidR="00003CDE">
        <w:instrText xml:space="preserve"> SEQ Figure \* ARABIC </w:instrText>
      </w:r>
      <w:r w:rsidR="00003CDE">
        <w:fldChar w:fldCharType="separate"/>
      </w:r>
      <w:r w:rsidR="00A54F8B">
        <w:rPr>
          <w:noProof/>
        </w:rPr>
        <w:t>12</w:t>
      </w:r>
      <w:r w:rsidR="00003CDE">
        <w:rPr>
          <w:noProof/>
        </w:rPr>
        <w:fldChar w:fldCharType="end"/>
      </w:r>
      <w:r>
        <w:t xml:space="preserve"> End User Workflow</w:t>
      </w:r>
    </w:p>
    <w:p w14:paraId="060D1C26" w14:textId="77777777" w:rsidR="009A4650" w:rsidRDefault="009A4650" w:rsidP="009A4650">
      <w:pPr>
        <w:keepNext/>
        <w:jc w:val="center"/>
      </w:pPr>
      <w:r>
        <w:rPr>
          <w:noProof/>
        </w:rPr>
        <w:lastRenderedPageBreak/>
        <w:drawing>
          <wp:inline distT="0" distB="0" distL="0" distR="0" wp14:anchorId="506505C9" wp14:editId="7D516057">
            <wp:extent cx="5486400" cy="47720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sit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4772025"/>
                    </a:xfrm>
                    <a:prstGeom prst="rect">
                      <a:avLst/>
                    </a:prstGeom>
                  </pic:spPr>
                </pic:pic>
              </a:graphicData>
            </a:graphic>
          </wp:inline>
        </w:drawing>
      </w:r>
    </w:p>
    <w:p w14:paraId="271838EF" w14:textId="3E7161B7" w:rsidR="009A4650" w:rsidRDefault="009A4650" w:rsidP="009A4650">
      <w:pPr>
        <w:pStyle w:val="Caption"/>
        <w:jc w:val="center"/>
      </w:pPr>
      <w:r>
        <w:t xml:space="preserve">Figure </w:t>
      </w:r>
      <w:r w:rsidR="00003CDE">
        <w:fldChar w:fldCharType="begin"/>
      </w:r>
      <w:r w:rsidR="00003CDE">
        <w:instrText xml:space="preserve"> SEQ Figure \* ARABIC </w:instrText>
      </w:r>
      <w:r w:rsidR="00003CDE">
        <w:fldChar w:fldCharType="separate"/>
      </w:r>
      <w:r w:rsidR="00A54F8B">
        <w:rPr>
          <w:noProof/>
        </w:rPr>
        <w:t>13</w:t>
      </w:r>
      <w:r w:rsidR="00003CDE">
        <w:rPr>
          <w:noProof/>
        </w:rPr>
        <w:fldChar w:fldCharType="end"/>
      </w:r>
      <w:r>
        <w:t xml:space="preserve"> End User Website</w:t>
      </w:r>
    </w:p>
    <w:p w14:paraId="3E3C1FBE" w14:textId="77777777" w:rsidR="009A4650" w:rsidRPr="009A4650" w:rsidRDefault="009A4650" w:rsidP="009A4650"/>
    <w:p w14:paraId="5EC257F3" w14:textId="60434BB9" w:rsidR="00D42BF9" w:rsidRDefault="00D42BF9" w:rsidP="009A4650">
      <w:pPr>
        <w:spacing w:line="480" w:lineRule="auto"/>
        <w:ind w:firstLine="720"/>
        <w:rPr>
          <w:rFonts w:ascii="Times New Roman" w:hAnsi="Times New Roman" w:cs="Times New Roman"/>
        </w:rPr>
      </w:pPr>
      <w:r>
        <w:rPr>
          <w:rFonts w:ascii="Times New Roman" w:hAnsi="Times New Roman" w:cs="Times New Roman"/>
        </w:rPr>
        <w:t xml:space="preserve">Much of the heavy lifting is performed once the Azure Function receives the request with the student’s information. The request </w:t>
      </w:r>
      <w:r w:rsidR="00A22184">
        <w:rPr>
          <w:rFonts w:ascii="Times New Roman" w:hAnsi="Times New Roman" w:cs="Times New Roman"/>
        </w:rPr>
        <w:t xml:space="preserve">JSON data </w:t>
      </w:r>
      <w:r>
        <w:rPr>
          <w:rFonts w:ascii="Times New Roman" w:hAnsi="Times New Roman" w:cs="Times New Roman"/>
        </w:rPr>
        <w:t xml:space="preserve">is parsed for the student’s first name, middle name and last name and </w:t>
      </w:r>
      <w:r w:rsidR="00A22184">
        <w:rPr>
          <w:rFonts w:ascii="Times New Roman" w:hAnsi="Times New Roman" w:cs="Times New Roman"/>
        </w:rPr>
        <w:t>deserialized</w:t>
      </w:r>
      <w:r>
        <w:rPr>
          <w:rFonts w:ascii="Times New Roman" w:hAnsi="Times New Roman" w:cs="Times New Roman"/>
        </w:rPr>
        <w:t xml:space="preserve"> in an object class called </w:t>
      </w:r>
      <w:r w:rsidR="00A22184">
        <w:rPr>
          <w:rFonts w:ascii="Times New Roman" w:hAnsi="Times New Roman" w:cs="Times New Roman"/>
        </w:rPr>
        <w:t xml:space="preserve">Student. The Student class holds just three string fields to hold the parts of the name. Additionally, each name’s first letter is capitalized so that it matches the format of the name as stored in the Cosmos database. Next up, an instance of the database connector class called CosmosConnector is created. The CosmosConncetor implements an interface called IDatabaseConnector which contains fields for the URI, access key, database name, table name and a </w:t>
      </w:r>
      <w:r w:rsidR="004C529F">
        <w:rPr>
          <w:rFonts w:ascii="Times New Roman" w:hAnsi="Times New Roman" w:cs="Times New Roman"/>
        </w:rPr>
        <w:t xml:space="preserve">Microsoft </w:t>
      </w:r>
      <w:r w:rsidR="00A22184">
        <w:rPr>
          <w:rFonts w:ascii="Times New Roman" w:hAnsi="Times New Roman" w:cs="Times New Roman"/>
        </w:rPr>
        <w:t xml:space="preserve">DocumentClient object, which is responsible for the methods that </w:t>
      </w:r>
      <w:r w:rsidR="00A22184">
        <w:rPr>
          <w:rFonts w:ascii="Times New Roman" w:hAnsi="Times New Roman" w:cs="Times New Roman"/>
        </w:rPr>
        <w:lastRenderedPageBreak/>
        <w:t xml:space="preserve">allows interaction with the Cosmos database. The interface also defines some methods that must be implemented by any class that implements the interface. An interface is like a contract between any class implementing it and itself. Interfaces are used to group objects and a way to allow a class to inherit from more than one class. Since an interface acts like a contract, any class implementing the interface must also include and provide direction for any fields or methods defined in the interface. The benefit of using interface include loose coupling and allows for plug and play component functionality. </w:t>
      </w:r>
      <w:r w:rsidR="00523BB0">
        <w:rPr>
          <w:rFonts w:ascii="Times New Roman" w:hAnsi="Times New Roman" w:cs="Times New Roman"/>
        </w:rPr>
        <w:t xml:space="preserve">The CosmosConnector class implements the IDatabaseConnector and has to implement functions such as GetStudentRecords, CreateTable, and CreateDatabase. However, there can be another class called </w:t>
      </w:r>
      <w:r w:rsidR="00E21D75">
        <w:rPr>
          <w:rFonts w:ascii="Times New Roman" w:hAnsi="Times New Roman" w:cs="Times New Roman"/>
        </w:rPr>
        <w:t xml:space="preserve">GoogleDatabaseConnector or AmazonDatabaseConnector which will have to override methods of the interface, yet their implementation will be vendor specific. By implementing interfaces in this project, it adds an ability to be portable if the </w:t>
      </w:r>
      <w:r w:rsidR="00540C7C">
        <w:rPr>
          <w:rFonts w:ascii="Times New Roman" w:hAnsi="Times New Roman" w:cs="Times New Roman"/>
        </w:rPr>
        <w:t xml:space="preserve">cloud </w:t>
      </w:r>
      <w:r w:rsidR="00E21D75">
        <w:rPr>
          <w:rFonts w:ascii="Times New Roman" w:hAnsi="Times New Roman" w:cs="Times New Roman"/>
        </w:rPr>
        <w:t xml:space="preserve">vendor is changed. The </w:t>
      </w:r>
      <w:r w:rsidR="00540C7C">
        <w:rPr>
          <w:rFonts w:ascii="Times New Roman" w:hAnsi="Times New Roman" w:cs="Times New Roman"/>
        </w:rPr>
        <w:t>business logic</w:t>
      </w:r>
      <w:r w:rsidR="00E21D75">
        <w:rPr>
          <w:rFonts w:ascii="Times New Roman" w:hAnsi="Times New Roman" w:cs="Times New Roman"/>
        </w:rPr>
        <w:t xml:space="preserve"> will still perform </w:t>
      </w:r>
      <w:r w:rsidR="00540C7C">
        <w:rPr>
          <w:rFonts w:ascii="Times New Roman" w:hAnsi="Times New Roman" w:cs="Times New Roman"/>
        </w:rPr>
        <w:t>and act in the same manner, the only difference will be that the cloud specific logic would be different.</w:t>
      </w:r>
      <w:r w:rsidR="00BB48A5">
        <w:rPr>
          <w:rFonts w:ascii="Times New Roman" w:hAnsi="Times New Roman" w:cs="Times New Roman"/>
        </w:rPr>
        <w:t xml:space="preserve"> The database connector makes a connection to the Cosmos database, and searches the StudentRecords table for the student with the same name. The method responsible for the search has a single string which contains the SQL query. In general, the SQL query should not be built out of strings since it allows for SQL injection attacks where someone looking to exploit can inject additional commands. This issue was mitigated by replacing the variables values in the expected query command. The returned data is a dynamic datatype which will contain the entire student record as stored in the database. The data includes additional information that the database inserts such as an internal record number, and last modified date value. In C#, the dynamic type</w:t>
      </w:r>
      <w:r w:rsidR="009E1F48">
        <w:rPr>
          <w:rFonts w:ascii="Times New Roman" w:hAnsi="Times New Roman" w:cs="Times New Roman"/>
        </w:rPr>
        <w:t xml:space="preserve"> allows the </w:t>
      </w:r>
      <w:r w:rsidR="009E1F48">
        <w:rPr>
          <w:rFonts w:ascii="Times New Roman" w:hAnsi="Times New Roman" w:cs="Times New Roman"/>
        </w:rPr>
        <w:lastRenderedPageBreak/>
        <w:t xml:space="preserve">compiler to skip compile time checking and </w:t>
      </w:r>
      <w:r w:rsidR="00CF46BA">
        <w:rPr>
          <w:rFonts w:ascii="Times New Roman" w:hAnsi="Times New Roman" w:cs="Times New Roman"/>
        </w:rPr>
        <w:t>determine</w:t>
      </w:r>
      <w:r w:rsidR="009E1F48">
        <w:rPr>
          <w:rFonts w:ascii="Times New Roman" w:hAnsi="Times New Roman" w:cs="Times New Roman"/>
        </w:rPr>
        <w:t xml:space="preserve"> the type at run time. It was beneficial in packing the information into the </w:t>
      </w:r>
      <w:r w:rsidR="008F0928">
        <w:rPr>
          <w:rFonts w:ascii="Times New Roman" w:hAnsi="Times New Roman" w:cs="Times New Roman"/>
        </w:rPr>
        <w:t xml:space="preserve">dynamic </w:t>
      </w:r>
      <w:r w:rsidR="009E1F48">
        <w:rPr>
          <w:rFonts w:ascii="Times New Roman" w:hAnsi="Times New Roman" w:cs="Times New Roman"/>
        </w:rPr>
        <w:t xml:space="preserve">type and then extracting information into a proper model type. </w:t>
      </w:r>
      <w:r w:rsidR="008F0928">
        <w:rPr>
          <w:rFonts w:ascii="Times New Roman" w:hAnsi="Times New Roman" w:cs="Times New Roman"/>
        </w:rPr>
        <w:t xml:space="preserve">The received dynamic information is first stored dictionary data type so that the student information can be accessed in the dictionary and be mapped to an object of the BasicStudent type. Throughout this project, there are two essential classes: BasicStudent, and FullStudent. The former is used to represent the basic information of the student that will be returned back to the end user. That information includes: first name, middle name, last name, date of birth, school organization, school division, name of degree, name of major, and date of the awarded degree. </w:t>
      </w:r>
      <w:r w:rsidR="002B4103">
        <w:rPr>
          <w:rFonts w:ascii="Times New Roman" w:hAnsi="Times New Roman" w:cs="Times New Roman"/>
        </w:rPr>
        <w:t xml:space="preserve">Once the BasicStudent object has been constructed, it is supplied to an instance of the Pdf class via constructor-based dependency injection. Dependency injection is a technique where the required object is passed in as a parameter to the class that requires it. They can be passed in by various means, this project makes use of constructor injection. The Pdf class is responsible for generating the model of the file that will be later returned. It takes in the BasicStudent object and the accompanying information and injects it into a string that is included in a simple html template that will be rendered into the final file. The pdf file is then generated in memory and saved to a byte </w:t>
      </w:r>
      <w:r w:rsidR="00425DB6">
        <w:rPr>
          <w:rFonts w:ascii="Times New Roman" w:hAnsi="Times New Roman" w:cs="Times New Roman"/>
        </w:rPr>
        <w:t>array;</w:t>
      </w:r>
      <w:r w:rsidR="002B4103">
        <w:rPr>
          <w:rFonts w:ascii="Times New Roman" w:hAnsi="Times New Roman" w:cs="Times New Roman"/>
        </w:rPr>
        <w:t xml:space="preserve"> the byte is then converted to a string that is encoded as a Base64 string. Base64 is an encoding scheme that represents some binary data </w:t>
      </w:r>
      <w:r w:rsidR="00425DB6">
        <w:rPr>
          <w:rFonts w:ascii="Times New Roman" w:hAnsi="Times New Roman" w:cs="Times New Roman"/>
        </w:rPr>
        <w:t>as a string consisting of ASCII characters. ASCII is an older standard that was used to represent characters in the English language. The encoded Base64 string is returned back as a response if the student was found; otherwise, a HTTP 404 response is returned if the student did not exist within the database.</w:t>
      </w:r>
      <w:r w:rsidR="004205F8">
        <w:rPr>
          <w:rFonts w:ascii="Times New Roman" w:hAnsi="Times New Roman" w:cs="Times New Roman"/>
        </w:rPr>
        <w:t xml:space="preserve"> </w:t>
      </w:r>
    </w:p>
    <w:p w14:paraId="5F243FF8" w14:textId="77777777" w:rsidR="00D31EED" w:rsidRDefault="00D31EED" w:rsidP="00D31EED">
      <w:pPr>
        <w:keepNext/>
        <w:spacing w:line="480" w:lineRule="auto"/>
        <w:ind w:firstLine="720"/>
        <w:jc w:val="center"/>
      </w:pPr>
      <w:r>
        <w:rPr>
          <w:rFonts w:ascii="Times New Roman" w:hAnsi="Times New Roman" w:cs="Times New Roman"/>
          <w:noProof/>
        </w:rPr>
        <w:lastRenderedPageBreak/>
        <w:drawing>
          <wp:inline distT="0" distB="0" distL="0" distR="0" wp14:anchorId="03D79721" wp14:editId="67C063FC">
            <wp:extent cx="3910519" cy="311721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 model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54046" cy="3151912"/>
                    </a:xfrm>
                    <a:prstGeom prst="rect">
                      <a:avLst/>
                    </a:prstGeom>
                  </pic:spPr>
                </pic:pic>
              </a:graphicData>
            </a:graphic>
          </wp:inline>
        </w:drawing>
      </w:r>
    </w:p>
    <w:p w14:paraId="10BCEA2D" w14:textId="618143F1" w:rsidR="00D31EED" w:rsidRDefault="00D31EED" w:rsidP="00D31EED">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14</w:t>
      </w:r>
      <w:r w:rsidR="00003CDE">
        <w:rPr>
          <w:noProof/>
        </w:rPr>
        <w:fldChar w:fldCharType="end"/>
      </w:r>
      <w:r>
        <w:t xml:space="preserve"> BasicStudent and FullStudent</w:t>
      </w:r>
    </w:p>
    <w:p w14:paraId="2DFFED9E" w14:textId="53CE1020" w:rsidR="004205F8" w:rsidRDefault="004205F8" w:rsidP="001C3331">
      <w:pPr>
        <w:spacing w:line="480" w:lineRule="auto"/>
        <w:rPr>
          <w:rFonts w:ascii="Times New Roman" w:hAnsi="Times New Roman" w:cs="Times New Roman"/>
        </w:rPr>
      </w:pPr>
      <w:r>
        <w:rPr>
          <w:rFonts w:ascii="Times New Roman" w:hAnsi="Times New Roman" w:cs="Times New Roman"/>
        </w:rPr>
        <w:tab/>
        <w:t xml:space="preserve">Once the response containing either the Base64 encoded pdf file or the not found status code is received by the web app, it is extracted and stored in an instance of Node.js Buffer class. The Buffer class allows the developer to specify the data, its encoding and allows of interaction with streams of binary data. Essentially, it allows for recreation of the pdf file by specifying its encoding. The web app readies a new response back to the end user, it specifies the content type to be of type application/pdf and the response is sent back to the browser. Once the browser receives the response, it automatically interprets the content type and the stream containing the Base64 pdf file and displays it as a fully rendered pdf file. </w:t>
      </w:r>
      <w:r w:rsidR="008C076F">
        <w:rPr>
          <w:rFonts w:ascii="Times New Roman" w:hAnsi="Times New Roman" w:cs="Times New Roman"/>
        </w:rPr>
        <w:t xml:space="preserve">The rendered pdf file displays the information in a manner similar to its competitors. The entire process of entering the student’s name and submitting the information, constructing the file and </w:t>
      </w:r>
      <w:r w:rsidR="00BD57CF">
        <w:rPr>
          <w:rFonts w:ascii="Times New Roman" w:hAnsi="Times New Roman" w:cs="Times New Roman"/>
        </w:rPr>
        <w:t>the display of the file</w:t>
      </w:r>
      <w:r w:rsidR="008C076F">
        <w:rPr>
          <w:rFonts w:ascii="Times New Roman" w:hAnsi="Times New Roman" w:cs="Times New Roman"/>
        </w:rPr>
        <w:t xml:space="preserve"> takes a few seconds</w:t>
      </w:r>
      <w:r w:rsidR="007C066E">
        <w:rPr>
          <w:rFonts w:ascii="Times New Roman" w:hAnsi="Times New Roman" w:cs="Times New Roman"/>
        </w:rPr>
        <w:t xml:space="preserve"> on average.</w:t>
      </w:r>
    </w:p>
    <w:p w14:paraId="49C6243A"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74DF2F7" wp14:editId="676F177F">
            <wp:extent cx="5486400" cy="77412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ject certificate.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7741285"/>
                    </a:xfrm>
                    <a:prstGeom prst="rect">
                      <a:avLst/>
                    </a:prstGeom>
                  </pic:spPr>
                </pic:pic>
              </a:graphicData>
            </a:graphic>
          </wp:inline>
        </w:drawing>
      </w:r>
    </w:p>
    <w:p w14:paraId="234D82BA" w14:textId="6D17A60F" w:rsidR="008846C9" w:rsidRDefault="008846C9" w:rsidP="008846C9">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15</w:t>
      </w:r>
      <w:r w:rsidR="00003CDE">
        <w:rPr>
          <w:noProof/>
        </w:rPr>
        <w:fldChar w:fldCharType="end"/>
      </w:r>
      <w:r>
        <w:t xml:space="preserve"> Project Verified Certificate</w:t>
      </w:r>
    </w:p>
    <w:p w14:paraId="0363D3CC"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1D48E8E" wp14:editId="75C8A2AA">
            <wp:extent cx="5486400" cy="71748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riginal certificat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7174865"/>
                    </a:xfrm>
                    <a:prstGeom prst="rect">
                      <a:avLst/>
                    </a:prstGeom>
                  </pic:spPr>
                </pic:pic>
              </a:graphicData>
            </a:graphic>
          </wp:inline>
        </w:drawing>
      </w:r>
    </w:p>
    <w:p w14:paraId="2FE784D1" w14:textId="2F7B7047" w:rsidR="004D4CD7" w:rsidRDefault="008846C9" w:rsidP="008846C9">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16</w:t>
      </w:r>
      <w:r w:rsidR="00003CDE">
        <w:rPr>
          <w:noProof/>
        </w:rPr>
        <w:fldChar w:fldCharType="end"/>
      </w:r>
      <w:r>
        <w:t xml:space="preserve"> Original Verified Certificate</w:t>
      </w:r>
    </w:p>
    <w:p w14:paraId="541695BB" w14:textId="77777777" w:rsidR="008846C9" w:rsidRDefault="008846C9" w:rsidP="001C3331">
      <w:pPr>
        <w:spacing w:line="480" w:lineRule="auto"/>
        <w:rPr>
          <w:rFonts w:ascii="Times New Roman" w:hAnsi="Times New Roman" w:cs="Times New Roman"/>
          <w:b/>
          <w:bCs/>
        </w:rPr>
      </w:pPr>
    </w:p>
    <w:p w14:paraId="6957A0E4" w14:textId="77777777" w:rsidR="008846C9" w:rsidRDefault="008846C9" w:rsidP="001C3331">
      <w:pPr>
        <w:spacing w:line="480" w:lineRule="auto"/>
        <w:rPr>
          <w:rFonts w:ascii="Times New Roman" w:hAnsi="Times New Roman" w:cs="Times New Roman"/>
          <w:b/>
          <w:bCs/>
        </w:rPr>
      </w:pPr>
    </w:p>
    <w:p w14:paraId="0D767804" w14:textId="005ACE11" w:rsidR="004D4CD7" w:rsidRDefault="00EB3941" w:rsidP="001C3331">
      <w:pPr>
        <w:spacing w:line="480" w:lineRule="auto"/>
        <w:rPr>
          <w:rFonts w:ascii="Times New Roman" w:hAnsi="Times New Roman" w:cs="Times New Roman"/>
          <w:b/>
          <w:bCs/>
        </w:rPr>
      </w:pPr>
      <w:r>
        <w:rPr>
          <w:rFonts w:ascii="Times New Roman" w:hAnsi="Times New Roman" w:cs="Times New Roman"/>
          <w:b/>
          <w:bCs/>
        </w:rPr>
        <w:lastRenderedPageBreak/>
        <w:t xml:space="preserve">6.2 </w:t>
      </w:r>
      <w:r w:rsidR="004D4CD7">
        <w:rPr>
          <w:rFonts w:ascii="Times New Roman" w:hAnsi="Times New Roman" w:cs="Times New Roman"/>
          <w:b/>
          <w:bCs/>
        </w:rPr>
        <w:t xml:space="preserve">Administrator </w:t>
      </w:r>
      <w:r w:rsidR="008846C9">
        <w:rPr>
          <w:rFonts w:ascii="Times New Roman" w:hAnsi="Times New Roman" w:cs="Times New Roman"/>
          <w:b/>
          <w:bCs/>
        </w:rPr>
        <w:t>W</w:t>
      </w:r>
      <w:r w:rsidR="004D4CD7">
        <w:rPr>
          <w:rFonts w:ascii="Times New Roman" w:hAnsi="Times New Roman" w:cs="Times New Roman"/>
          <w:b/>
          <w:bCs/>
        </w:rPr>
        <w:t>orkflow</w:t>
      </w:r>
    </w:p>
    <w:p w14:paraId="5F133DF5" w14:textId="0DB2C6C1" w:rsidR="00CC39F9" w:rsidRDefault="00E7529D" w:rsidP="00CC39F9">
      <w:pPr>
        <w:spacing w:line="480" w:lineRule="auto"/>
        <w:ind w:firstLine="720"/>
        <w:rPr>
          <w:rFonts w:ascii="Times New Roman" w:hAnsi="Times New Roman" w:cs="Times New Roman"/>
        </w:rPr>
      </w:pPr>
      <w:r>
        <w:rPr>
          <w:rFonts w:ascii="Times New Roman" w:hAnsi="Times New Roman" w:cs="Times New Roman"/>
        </w:rPr>
        <w:t xml:space="preserve">The workflow of the administrator that is going to be employing the utility tool and interacting with the database is quite different from the end </w:t>
      </w:r>
      <w:r w:rsidR="00C8235B">
        <w:rPr>
          <w:rFonts w:ascii="Times New Roman" w:hAnsi="Times New Roman" w:cs="Times New Roman"/>
        </w:rPr>
        <w:t>user’s</w:t>
      </w:r>
      <w:r>
        <w:rPr>
          <w:rFonts w:ascii="Times New Roman" w:hAnsi="Times New Roman" w:cs="Times New Roman"/>
        </w:rPr>
        <w:t xml:space="preserve"> workflow. </w:t>
      </w:r>
      <w:r w:rsidR="00C8235B">
        <w:rPr>
          <w:rFonts w:ascii="Times New Roman" w:hAnsi="Times New Roman" w:cs="Times New Roman"/>
        </w:rPr>
        <w:t>To begin, there is no web app</w:t>
      </w:r>
      <w:r w:rsidR="0064751C">
        <w:rPr>
          <w:rFonts w:ascii="Times New Roman" w:hAnsi="Times New Roman" w:cs="Times New Roman"/>
        </w:rPr>
        <w:t xml:space="preserve">, instead, it is a single application with a graphical user interface with six buttons which launch separate forms for different actions. </w:t>
      </w:r>
      <w:r w:rsidR="008B1D86">
        <w:rPr>
          <w:rFonts w:ascii="Times New Roman" w:hAnsi="Times New Roman" w:cs="Times New Roman"/>
        </w:rPr>
        <w:t xml:space="preserve">The application is called the Student Record Tool, and for rapid prototyping purposes was created using Windows Forms framework and C# language. </w:t>
      </w:r>
      <w:r w:rsidR="00155BE2">
        <w:rPr>
          <w:rFonts w:ascii="Times New Roman" w:hAnsi="Times New Roman" w:cs="Times New Roman"/>
        </w:rPr>
        <w:t>The process starts with creating a user record, and then leads to adding the record to the database and provides the user of the tool the ability to verify the integrity of the student records.</w:t>
      </w:r>
    </w:p>
    <w:p w14:paraId="7EC17E0D"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56F98A4B" wp14:editId="0D81EDA1">
            <wp:extent cx="4241260" cy="1831498"/>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23 at 9.16.18 PM.png"/>
                    <pic:cNvPicPr/>
                  </pic:nvPicPr>
                  <pic:blipFill>
                    <a:blip r:embed="rId30">
                      <a:extLst>
                        <a:ext uri="{28A0092B-C50C-407E-A947-70E740481C1C}">
                          <a14:useLocalDpi xmlns:a14="http://schemas.microsoft.com/office/drawing/2010/main" val="0"/>
                        </a:ext>
                      </a:extLst>
                    </a:blip>
                    <a:stretch>
                      <a:fillRect/>
                    </a:stretch>
                  </pic:blipFill>
                  <pic:spPr>
                    <a:xfrm>
                      <a:off x="0" y="0"/>
                      <a:ext cx="4268245" cy="1843151"/>
                    </a:xfrm>
                    <a:prstGeom prst="rect">
                      <a:avLst/>
                    </a:prstGeom>
                  </pic:spPr>
                </pic:pic>
              </a:graphicData>
            </a:graphic>
          </wp:inline>
        </w:drawing>
      </w:r>
    </w:p>
    <w:p w14:paraId="6C4E964C" w14:textId="0F684407" w:rsidR="00FE72E4" w:rsidRDefault="00FE72E4" w:rsidP="00FE72E4">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17</w:t>
      </w:r>
      <w:r w:rsidR="00003CDE">
        <w:rPr>
          <w:noProof/>
        </w:rPr>
        <w:fldChar w:fldCharType="end"/>
      </w:r>
      <w:r>
        <w:t xml:space="preserve"> Student Record Tool</w:t>
      </w:r>
    </w:p>
    <w:p w14:paraId="60A77AC1" w14:textId="4C85F475" w:rsidR="00E7529D" w:rsidRDefault="00CC39F9" w:rsidP="001C3331">
      <w:pPr>
        <w:spacing w:line="480" w:lineRule="auto"/>
        <w:rPr>
          <w:rFonts w:ascii="Times New Roman" w:hAnsi="Times New Roman" w:cs="Times New Roman"/>
        </w:rPr>
      </w:pPr>
      <w:r>
        <w:rPr>
          <w:rFonts w:ascii="Times New Roman" w:hAnsi="Times New Roman" w:cs="Times New Roman"/>
        </w:rPr>
        <w:tab/>
      </w:r>
      <w:r w:rsidR="00155BE2">
        <w:rPr>
          <w:rFonts w:ascii="Times New Roman" w:hAnsi="Times New Roman" w:cs="Times New Roman"/>
        </w:rPr>
        <w:t xml:space="preserve"> </w:t>
      </w:r>
      <w:r>
        <w:rPr>
          <w:rFonts w:ascii="Times New Roman" w:hAnsi="Times New Roman" w:cs="Times New Roman"/>
        </w:rPr>
        <w:t>Initially, the user of the tool would want to create an individual student record. When the corresponding button is clicked, it launches a new form that contains the textboxes that will contain the information that goes into a BasicStudent object. Once the fields are filled out and the generate record button is pressed, there is a quick validation process that is carried out to make sure the fields are not empty. A temporary BasicStudent object is created which is then serialized into a JSON string. The JSON string is saved into a json extension text file with the filename being the full name of the student.</w:t>
      </w:r>
      <w:r w:rsidR="007C5E5D">
        <w:rPr>
          <w:rFonts w:ascii="Times New Roman" w:hAnsi="Times New Roman" w:cs="Times New Roman"/>
        </w:rPr>
        <w:t xml:space="preserve"> </w:t>
      </w:r>
      <w:r w:rsidR="007E2639">
        <w:rPr>
          <w:rFonts w:ascii="Times New Roman" w:hAnsi="Times New Roman" w:cs="Times New Roman"/>
        </w:rPr>
        <w:t xml:space="preserve">This functionality was created to quickly create a student record and test the </w:t>
      </w:r>
      <w:r w:rsidR="007E2639">
        <w:rPr>
          <w:rFonts w:ascii="Times New Roman" w:hAnsi="Times New Roman" w:cs="Times New Roman"/>
        </w:rPr>
        <w:lastRenderedPageBreak/>
        <w:t xml:space="preserve">adding of the record to the database. Ideally, on the production version, the student record would be stored in a format that would allow the administrator to automate the creation of records by reading the records. The National Student Clearinghouse is the firm that is responsible for the current CSUN degree and attendance verification; they were contacted in order to obtain further technical information on how the student data is transmitted and to gain knowledge on their inner workings so that this project would be able to implement a system that would emulate theirs. Unfortunately, their response stated that they would not be able to disclose any operating or technical information, thus, this project makes </w:t>
      </w:r>
      <w:r w:rsidR="00EC3663">
        <w:rPr>
          <w:rFonts w:ascii="Times New Roman" w:hAnsi="Times New Roman" w:cs="Times New Roman"/>
        </w:rPr>
        <w:t>educated</w:t>
      </w:r>
      <w:r w:rsidR="007E2639">
        <w:rPr>
          <w:rFonts w:ascii="Times New Roman" w:hAnsi="Times New Roman" w:cs="Times New Roman"/>
        </w:rPr>
        <w:t xml:space="preserve"> </w:t>
      </w:r>
      <w:r w:rsidR="00EC3663">
        <w:rPr>
          <w:rFonts w:ascii="Times New Roman" w:hAnsi="Times New Roman" w:cs="Times New Roman"/>
        </w:rPr>
        <w:t>presumptions</w:t>
      </w:r>
      <w:r w:rsidR="007E2639">
        <w:rPr>
          <w:rFonts w:ascii="Times New Roman" w:hAnsi="Times New Roman" w:cs="Times New Roman"/>
        </w:rPr>
        <w:t xml:space="preserve"> </w:t>
      </w:r>
      <w:r w:rsidR="00EC3663">
        <w:rPr>
          <w:rFonts w:ascii="Times New Roman" w:hAnsi="Times New Roman" w:cs="Times New Roman"/>
        </w:rPr>
        <w:t xml:space="preserve">to solve concerns </w:t>
      </w:r>
      <w:r w:rsidR="007E2639">
        <w:rPr>
          <w:rFonts w:ascii="Times New Roman" w:hAnsi="Times New Roman" w:cs="Times New Roman"/>
        </w:rPr>
        <w:t xml:space="preserve">at certain parts of the process.  </w:t>
      </w:r>
    </w:p>
    <w:p w14:paraId="74122B4E"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79DDEBCF" wp14:editId="41DE3F9D">
            <wp:extent cx="2752927" cy="3730002"/>
            <wp:effectExtent l="0" t="0" r="317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atefor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71306" cy="3754905"/>
                    </a:xfrm>
                    <a:prstGeom prst="rect">
                      <a:avLst/>
                    </a:prstGeom>
                  </pic:spPr>
                </pic:pic>
              </a:graphicData>
            </a:graphic>
          </wp:inline>
        </w:drawing>
      </w:r>
    </w:p>
    <w:p w14:paraId="4A000478" w14:textId="310D1915" w:rsidR="00FE72E4" w:rsidRDefault="00FE72E4" w:rsidP="00FE72E4">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18</w:t>
      </w:r>
      <w:r w:rsidR="00003CDE">
        <w:rPr>
          <w:noProof/>
        </w:rPr>
        <w:fldChar w:fldCharType="end"/>
      </w:r>
      <w:r>
        <w:t xml:space="preserve"> Create Record Form</w:t>
      </w:r>
    </w:p>
    <w:p w14:paraId="3AF4637F" w14:textId="43AA5190" w:rsidR="00423BFE" w:rsidRDefault="00EC3663" w:rsidP="001C3331">
      <w:pPr>
        <w:spacing w:line="480" w:lineRule="auto"/>
        <w:rPr>
          <w:rFonts w:ascii="Times New Roman" w:hAnsi="Times New Roman" w:cs="Times New Roman"/>
        </w:rPr>
      </w:pPr>
      <w:r>
        <w:rPr>
          <w:rFonts w:ascii="Times New Roman" w:hAnsi="Times New Roman" w:cs="Times New Roman"/>
        </w:rPr>
        <w:tab/>
        <w:t xml:space="preserve">The second button is responsible for viewing the file containing the generated student record. It launches a file browser </w:t>
      </w:r>
      <w:r w:rsidR="00722DF7">
        <w:rPr>
          <w:rFonts w:ascii="Times New Roman" w:hAnsi="Times New Roman" w:cs="Times New Roman"/>
        </w:rPr>
        <w:t xml:space="preserve">that can open a student’s generated file and </w:t>
      </w:r>
      <w:r w:rsidR="00722DF7">
        <w:rPr>
          <w:rFonts w:ascii="Times New Roman" w:hAnsi="Times New Roman" w:cs="Times New Roman"/>
        </w:rPr>
        <w:lastRenderedPageBreak/>
        <w:t xml:space="preserve">displays it on a form identical to the one displayed in the create record form, except all the fields disallow editing and are in a read only mode. </w:t>
      </w:r>
    </w:p>
    <w:p w14:paraId="7807E198" w14:textId="714A2E5A" w:rsidR="00423BFE" w:rsidRDefault="00423BFE" w:rsidP="001C3331">
      <w:pPr>
        <w:spacing w:line="480" w:lineRule="auto"/>
        <w:rPr>
          <w:rFonts w:ascii="Times New Roman" w:hAnsi="Times New Roman" w:cs="Times New Roman"/>
        </w:rPr>
      </w:pPr>
      <w:r>
        <w:rPr>
          <w:rFonts w:ascii="Times New Roman" w:hAnsi="Times New Roman" w:cs="Times New Roman"/>
        </w:rPr>
        <w:tab/>
        <w:t xml:space="preserve">The third form launches a form that behaves in the same manner as the previous button except that it adds an additional button on the form that will insert the student record into the database. </w:t>
      </w:r>
      <w:r w:rsidR="009D56A7">
        <w:rPr>
          <w:rFonts w:ascii="Times New Roman" w:hAnsi="Times New Roman" w:cs="Times New Roman"/>
        </w:rPr>
        <w:t xml:space="preserve">When the add button is clicked, the student file is loaded </w:t>
      </w:r>
      <w:r w:rsidR="00E46B9D">
        <w:rPr>
          <w:rFonts w:ascii="Times New Roman" w:hAnsi="Times New Roman" w:cs="Times New Roman"/>
        </w:rPr>
        <w:t xml:space="preserve">converted into a BasicStudent object, which is then serialized into a JSON string. The JSON string is added to an HttpWebRequest object which contains the URL of the second Azure Function and is then transmitted. The second Azure Function is responsible for receiving a student record and adding it to the database. </w:t>
      </w:r>
      <w:r w:rsidR="00867C3C">
        <w:rPr>
          <w:rFonts w:ascii="Times New Roman" w:hAnsi="Times New Roman" w:cs="Times New Roman"/>
        </w:rPr>
        <w:t xml:space="preserve">Once the Azure Function receives the request, it parses the request body and deserializes the student information into a BasicStudent object. There is a CosmosConnector object that is created, that will be utilized to access the database. The connector runs a function that will create a database called StudentDatabase if it does not exist. Secondly, it will create a table called StudentRecords if it was previously not created. A request is made to the database to retrieve the last inserted record. If the last record </w:t>
      </w:r>
      <w:r w:rsidR="00B94D13">
        <w:rPr>
          <w:rFonts w:ascii="Times New Roman" w:hAnsi="Times New Roman" w:cs="Times New Roman"/>
        </w:rPr>
        <w:t xml:space="preserve">yielded a non-existent value, then a genesis student record is inserted. In blockchains, a genesis block or node is the very first block in the blockchain </w:t>
      </w:r>
      <w:r w:rsidR="00B94D13">
        <w:rPr>
          <w:rFonts w:ascii="Times New Roman" w:hAnsi="Times New Roman" w:cs="Times New Roman"/>
        </w:rPr>
        <w:fldChar w:fldCharType="begin"/>
      </w:r>
      <w:r w:rsidR="00B94D13">
        <w:rPr>
          <w:rFonts w:ascii="Times New Roman" w:hAnsi="Times New Roman" w:cs="Times New Roman"/>
        </w:rPr>
        <w:instrText xml:space="preserve"> ADDIN ZOTERO_ITEM CSL_CITATION {"citationID":"y57syTsM","properties":{"formattedCitation":"[30]","plainCitation":"[30]","noteIndex":0},"citationItems":[{"id":75,"uris":["http://zotero.org/users/local/HTl2aVBo/items/LZVP44QS"],"uri":["http://zotero.org/users/local/HTl2aVBo/items/LZVP44QS"],"itemData":{"id":75,"type":"webpage","title":"Genesis block - Bitcoin Wiki","URL":"https://en.bitcoin.it/wiki/Genesis_block","accessed":{"date-parts":[["2019",7,23]]}}}],"schema":"https://github.com/citation-style-language/schema/raw/master/csl-citation.json"} </w:instrText>
      </w:r>
      <w:r w:rsidR="00B94D13">
        <w:rPr>
          <w:rFonts w:ascii="Times New Roman" w:hAnsi="Times New Roman" w:cs="Times New Roman"/>
        </w:rPr>
        <w:fldChar w:fldCharType="separate"/>
      </w:r>
      <w:r w:rsidR="00B94D13">
        <w:rPr>
          <w:rFonts w:ascii="Times New Roman" w:hAnsi="Times New Roman" w:cs="Times New Roman"/>
          <w:noProof/>
        </w:rPr>
        <w:t>[30]</w:t>
      </w:r>
      <w:r w:rsidR="00B94D13">
        <w:rPr>
          <w:rFonts w:ascii="Times New Roman" w:hAnsi="Times New Roman" w:cs="Times New Roman"/>
        </w:rPr>
        <w:fldChar w:fldCharType="end"/>
      </w:r>
      <w:r w:rsidR="00B94D13">
        <w:rPr>
          <w:rFonts w:ascii="Times New Roman" w:hAnsi="Times New Roman" w:cs="Times New Roman"/>
        </w:rPr>
        <w:t>. The genesis node is generally hardcoded because it does not reference a previous node. For this project, the genesis block is a student record for the school mascot Matty the Matador. The next step involves expanding the BasicStudent object into a FullStudent object. FullStudent contains all the fields from the BasicStudent and adds additional fields such as: record id number, hash of previous record, current node’s hash, salt value, and the hash of the previous record as a FullStudent object.</w:t>
      </w:r>
      <w:r w:rsidR="00AA4354">
        <w:rPr>
          <w:rFonts w:ascii="Times New Roman" w:hAnsi="Times New Roman" w:cs="Times New Roman"/>
        </w:rPr>
        <w:t xml:space="preserve"> There was a utility class ca</w:t>
      </w:r>
      <w:r w:rsidR="00F84D21">
        <w:rPr>
          <w:rFonts w:ascii="Times New Roman" w:hAnsi="Times New Roman" w:cs="Times New Roman"/>
        </w:rPr>
        <w:t xml:space="preserve">lled Hash which is responsible for generating hashes, and salt values. </w:t>
      </w:r>
      <w:r w:rsidR="00F84D21">
        <w:rPr>
          <w:rFonts w:ascii="Times New Roman" w:hAnsi="Times New Roman" w:cs="Times New Roman"/>
        </w:rPr>
        <w:lastRenderedPageBreak/>
        <w:t xml:space="preserve">The Hash class also has overloaded functions which can generate the hash and salt values using SHA-512 or Bcrypt hashing algorithms. </w:t>
      </w:r>
      <w:r w:rsidR="0051309D">
        <w:rPr>
          <w:rFonts w:ascii="Times New Roman" w:hAnsi="Times New Roman" w:cs="Times New Roman"/>
        </w:rPr>
        <w:t xml:space="preserve">To calculate the previous node’s hash for the genesis student, </w:t>
      </w:r>
      <w:r w:rsidR="00A10B2D">
        <w:rPr>
          <w:rFonts w:ascii="Times New Roman" w:hAnsi="Times New Roman" w:cs="Times New Roman"/>
        </w:rPr>
        <w:t>a</w:t>
      </w:r>
      <w:r w:rsidR="0051309D">
        <w:rPr>
          <w:rFonts w:ascii="Times New Roman" w:hAnsi="Times New Roman" w:cs="Times New Roman"/>
        </w:rPr>
        <w:t xml:space="preserve"> string with the text “test” was used. </w:t>
      </w:r>
      <w:r w:rsidR="00A10B2D">
        <w:rPr>
          <w:rFonts w:ascii="Times New Roman" w:hAnsi="Times New Roman" w:cs="Times New Roman"/>
        </w:rPr>
        <w:t xml:space="preserve">To calculate the hash of the current node, the FullStudent node is converted to a JSON string and the string’s hash is calculated. In earlier testing, the FullStudent was converted to a byte array and hash was taken of that byte array; however, it was discovered that there were some instances where the byte array different on subsequent runs due to the way some systems handled memory allocation. The genesis student’s final hash value is calculated by concatenating the initial hash with the hash of the random salt value. A utility class called StudentMapper provides the ability to map BasicStudent into FullStudent and vice versa. StudentMapper was used to get the FullStudent object representing the genesis block. The FullStudent object representing the genesis block is then passed into the connector </w:t>
      </w:r>
      <w:r w:rsidR="006850AA">
        <w:rPr>
          <w:rFonts w:ascii="Times New Roman" w:hAnsi="Times New Roman" w:cs="Times New Roman"/>
        </w:rPr>
        <w:t>function</w:t>
      </w:r>
      <w:r w:rsidR="00A10B2D">
        <w:rPr>
          <w:rFonts w:ascii="Times New Roman" w:hAnsi="Times New Roman" w:cs="Times New Roman"/>
        </w:rPr>
        <w:t xml:space="preserve"> responsible for </w:t>
      </w:r>
      <w:r w:rsidR="006850AA">
        <w:rPr>
          <w:rFonts w:ascii="Times New Roman" w:hAnsi="Times New Roman" w:cs="Times New Roman"/>
        </w:rPr>
        <w:t>inserting the record into the database. Once the genesis block is inserted, the current student full object is constructed and inserted in the same manner as the genesis block. If the student was successfully inserted, a success method is returned to the add student form in the utility tool; otherwise, a failure response is returned.</w:t>
      </w:r>
      <w:r w:rsidR="009C15CA">
        <w:rPr>
          <w:rFonts w:ascii="Times New Roman" w:hAnsi="Times New Roman" w:cs="Times New Roman"/>
        </w:rPr>
        <w:t xml:space="preserve"> </w:t>
      </w:r>
    </w:p>
    <w:p w14:paraId="1C72A624"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779A675F" wp14:editId="680F7EDF">
            <wp:extent cx="1819072" cy="201327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ash.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54086" cy="2052031"/>
                    </a:xfrm>
                    <a:prstGeom prst="rect">
                      <a:avLst/>
                    </a:prstGeom>
                  </pic:spPr>
                </pic:pic>
              </a:graphicData>
            </a:graphic>
          </wp:inline>
        </w:drawing>
      </w:r>
    </w:p>
    <w:p w14:paraId="45E1226A" w14:textId="27863D6E" w:rsidR="00FE72E4" w:rsidRDefault="00FE72E4" w:rsidP="00FE72E4">
      <w:pPr>
        <w:pStyle w:val="Caption"/>
        <w:jc w:val="center"/>
        <w:rPr>
          <w:rFonts w:ascii="Times New Roman" w:hAnsi="Times New Roman" w:cs="Times New Roman"/>
        </w:rPr>
      </w:pPr>
      <w:r>
        <w:t xml:space="preserve">Figure </w:t>
      </w:r>
      <w:r w:rsidR="00003CDE">
        <w:fldChar w:fldCharType="begin"/>
      </w:r>
      <w:r w:rsidR="00003CDE">
        <w:instrText xml:space="preserve"> SEQ Figure \</w:instrText>
      </w:r>
      <w:r w:rsidR="00003CDE">
        <w:instrText xml:space="preserve">* ARABIC </w:instrText>
      </w:r>
      <w:r w:rsidR="00003CDE">
        <w:fldChar w:fldCharType="separate"/>
      </w:r>
      <w:r w:rsidR="00A54F8B">
        <w:rPr>
          <w:noProof/>
        </w:rPr>
        <w:t>19</w:t>
      </w:r>
      <w:r w:rsidR="00003CDE">
        <w:rPr>
          <w:noProof/>
        </w:rPr>
        <w:fldChar w:fldCharType="end"/>
      </w:r>
      <w:r>
        <w:t xml:space="preserve"> Hash Class</w:t>
      </w:r>
    </w:p>
    <w:p w14:paraId="780B205B" w14:textId="35830DD9" w:rsidR="009C15CA" w:rsidRDefault="009C15CA" w:rsidP="001C3331">
      <w:pPr>
        <w:spacing w:line="480" w:lineRule="auto"/>
        <w:rPr>
          <w:rFonts w:ascii="Times New Roman" w:hAnsi="Times New Roman" w:cs="Times New Roman"/>
        </w:rPr>
      </w:pPr>
      <w:r>
        <w:rPr>
          <w:rFonts w:ascii="Times New Roman" w:hAnsi="Times New Roman" w:cs="Times New Roman"/>
        </w:rPr>
        <w:lastRenderedPageBreak/>
        <w:tab/>
      </w:r>
      <w:r w:rsidR="00E47EC5">
        <w:rPr>
          <w:rFonts w:ascii="Times New Roman" w:hAnsi="Times New Roman" w:cs="Times New Roman"/>
        </w:rPr>
        <w:t xml:space="preserve">In the utility tool, there are two service forms that were created in order to aid the administrator. The first form takes the full name of the student and returns the FullStudent object representing the student record. The record is then also mapped to a BasicStudent object and the JSON representation of both the FullStudent and the BasicStudent objects are displayed on separate multiline textboxes. The intention of this form was the let the administrator view the data representing the given student </w:t>
      </w:r>
      <w:r w:rsidR="00C82357">
        <w:rPr>
          <w:rFonts w:ascii="Times New Roman" w:hAnsi="Times New Roman" w:cs="Times New Roman"/>
        </w:rPr>
        <w:t xml:space="preserve">similar to the way the data is represented and shown in the Cosmos database explorer. </w:t>
      </w:r>
      <w:r w:rsidR="0052411A">
        <w:rPr>
          <w:rFonts w:ascii="Times New Roman" w:hAnsi="Times New Roman" w:cs="Times New Roman"/>
        </w:rPr>
        <w:t xml:space="preserve">The second of these utility forms is one that takes in some input string and will generate the inputs hash string based on the options of SHA-512 or Bcrypt and various different worker values. When both forms are used in tandem with each other, they allow the </w:t>
      </w:r>
      <w:r w:rsidR="004E3505">
        <w:rPr>
          <w:rFonts w:ascii="Times New Roman" w:hAnsi="Times New Roman" w:cs="Times New Roman"/>
        </w:rPr>
        <w:t>user</w:t>
      </w:r>
      <w:r w:rsidR="0052411A">
        <w:rPr>
          <w:rFonts w:ascii="Times New Roman" w:hAnsi="Times New Roman" w:cs="Times New Roman"/>
        </w:rPr>
        <w:t xml:space="preserve"> </w:t>
      </w:r>
      <w:r w:rsidR="004E3505">
        <w:rPr>
          <w:rFonts w:ascii="Times New Roman" w:hAnsi="Times New Roman" w:cs="Times New Roman"/>
        </w:rPr>
        <w:t>to debug the chain of student records in a quick and efficient manner.</w:t>
      </w:r>
    </w:p>
    <w:p w14:paraId="0DAB3AA0"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4B12674E" wp14:editId="6B1B40E5">
            <wp:extent cx="5788097" cy="3531141"/>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etrecor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14401" cy="3547188"/>
                    </a:xfrm>
                    <a:prstGeom prst="rect">
                      <a:avLst/>
                    </a:prstGeom>
                  </pic:spPr>
                </pic:pic>
              </a:graphicData>
            </a:graphic>
          </wp:inline>
        </w:drawing>
      </w:r>
    </w:p>
    <w:p w14:paraId="7FB719B1" w14:textId="03627B4C" w:rsidR="00FE72E4" w:rsidRDefault="00FE72E4" w:rsidP="00FE72E4">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20</w:t>
      </w:r>
      <w:r w:rsidR="00003CDE">
        <w:rPr>
          <w:noProof/>
        </w:rPr>
        <w:fldChar w:fldCharType="end"/>
      </w:r>
      <w:r>
        <w:t xml:space="preserve"> Get</w:t>
      </w:r>
      <w:r w:rsidR="00DA6437">
        <w:t xml:space="preserve"> </w:t>
      </w:r>
      <w:r>
        <w:t>Record Form</w:t>
      </w:r>
    </w:p>
    <w:p w14:paraId="750F22DB" w14:textId="77777777" w:rsidR="00FE72E4" w:rsidRDefault="003A2AA3" w:rsidP="001C3331">
      <w:pPr>
        <w:spacing w:line="480" w:lineRule="auto"/>
        <w:rPr>
          <w:rFonts w:ascii="Times New Roman" w:hAnsi="Times New Roman" w:cs="Times New Roman"/>
        </w:rPr>
      </w:pPr>
      <w:r>
        <w:rPr>
          <w:rFonts w:ascii="Times New Roman" w:hAnsi="Times New Roman" w:cs="Times New Roman"/>
        </w:rPr>
        <w:tab/>
      </w:r>
    </w:p>
    <w:p w14:paraId="073380E8" w14:textId="77777777" w:rsidR="00FE72E4" w:rsidRDefault="00FE72E4" w:rsidP="00FE72E4">
      <w:pPr>
        <w:keepNext/>
        <w:spacing w:line="480" w:lineRule="auto"/>
        <w:jc w:val="center"/>
      </w:pPr>
      <w:r>
        <w:rPr>
          <w:rFonts w:ascii="Times New Roman" w:hAnsi="Times New Roman" w:cs="Times New Roman"/>
          <w:noProof/>
        </w:rPr>
        <w:lastRenderedPageBreak/>
        <w:drawing>
          <wp:inline distT="0" distB="0" distL="0" distR="0" wp14:anchorId="3DA38383" wp14:editId="2E0FBC67">
            <wp:extent cx="2821021" cy="303945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shutilit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32728" cy="3052068"/>
                    </a:xfrm>
                    <a:prstGeom prst="rect">
                      <a:avLst/>
                    </a:prstGeom>
                  </pic:spPr>
                </pic:pic>
              </a:graphicData>
            </a:graphic>
          </wp:inline>
        </w:drawing>
      </w:r>
    </w:p>
    <w:p w14:paraId="39B9D635" w14:textId="65EADA42" w:rsidR="00FE72E4" w:rsidRDefault="00FE72E4" w:rsidP="00FE72E4">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sidR="00A54F8B">
        <w:rPr>
          <w:noProof/>
        </w:rPr>
        <w:t>21</w:t>
      </w:r>
      <w:r w:rsidR="00003CDE">
        <w:rPr>
          <w:noProof/>
        </w:rPr>
        <w:fldChar w:fldCharType="end"/>
      </w:r>
      <w:r>
        <w:t xml:space="preserve"> Hash Utility Form</w:t>
      </w:r>
    </w:p>
    <w:p w14:paraId="21F55F2F" w14:textId="57DFCD67" w:rsidR="003A2AA3" w:rsidRDefault="003A2AA3" w:rsidP="00FE72E4">
      <w:pPr>
        <w:spacing w:line="480" w:lineRule="auto"/>
        <w:ind w:firstLine="720"/>
        <w:rPr>
          <w:rFonts w:ascii="Times New Roman" w:hAnsi="Times New Roman" w:cs="Times New Roman"/>
        </w:rPr>
      </w:pPr>
      <w:r>
        <w:rPr>
          <w:rFonts w:ascii="Times New Roman" w:hAnsi="Times New Roman" w:cs="Times New Roman"/>
        </w:rPr>
        <w:t xml:space="preserve">The last </w:t>
      </w:r>
      <w:r w:rsidR="00CC14F7">
        <w:rPr>
          <w:rFonts w:ascii="Times New Roman" w:hAnsi="Times New Roman" w:cs="Times New Roman"/>
        </w:rPr>
        <w:t xml:space="preserve">and the most important </w:t>
      </w:r>
      <w:r>
        <w:rPr>
          <w:rFonts w:ascii="Times New Roman" w:hAnsi="Times New Roman" w:cs="Times New Roman"/>
        </w:rPr>
        <w:t xml:space="preserve">functionality of the Student </w:t>
      </w:r>
      <w:r w:rsidR="00BC2A16">
        <w:rPr>
          <w:rFonts w:ascii="Times New Roman" w:hAnsi="Times New Roman" w:cs="Times New Roman"/>
        </w:rPr>
        <w:t>Record</w:t>
      </w:r>
      <w:r>
        <w:rPr>
          <w:rFonts w:ascii="Times New Roman" w:hAnsi="Times New Roman" w:cs="Times New Roman"/>
        </w:rPr>
        <w:t xml:space="preserve"> Tool involves its ability to verify and validate the chain of student records.</w:t>
      </w:r>
      <w:r w:rsidR="00065DE2">
        <w:rPr>
          <w:rFonts w:ascii="Times New Roman" w:hAnsi="Times New Roman" w:cs="Times New Roman"/>
        </w:rPr>
        <w:t xml:space="preserve"> It is impossible to know if a student record in the database was modified if we look at just the record. There is no ability to compare it with a previous version to see if the record was altered. It is easy to compare if there are two versions of the record, it’s a simple comparison to see if there is a mismatch in any of their fields. However, storing two versions of a single student record is inefficient, it will utilize double the storage space in the database and still falls victim to the same problem. The idea of verification and validation of the student records comes from cryptocurrency blockchain. In a blockchain, each node stores a hash of the previous node, thus, only a comparison of the stored hash against the recalculated hash is needed. </w:t>
      </w:r>
      <w:r w:rsidR="00F75FA6">
        <w:rPr>
          <w:rFonts w:ascii="Times New Roman" w:hAnsi="Times New Roman" w:cs="Times New Roman"/>
        </w:rPr>
        <w:t xml:space="preserve">If the hashes do not match, it is easy to know that the previous was modified from the original record. In the utility tool, the last button launches the form containing the validation and verification logic. There is a button that commences the validation process, a label that displays the number of students in the database and a progress bar </w:t>
      </w:r>
      <w:r w:rsidR="00F75FA6">
        <w:rPr>
          <w:rFonts w:ascii="Times New Roman" w:hAnsi="Times New Roman" w:cs="Times New Roman"/>
        </w:rPr>
        <w:lastRenderedPageBreak/>
        <w:t xml:space="preserve">that showcases the progress of the verification process. </w:t>
      </w:r>
      <w:r w:rsidR="00FB5416">
        <w:rPr>
          <w:rFonts w:ascii="Times New Roman" w:hAnsi="Times New Roman" w:cs="Times New Roman"/>
        </w:rPr>
        <w:t>The process starts by connecting to the database and adding the FullStudent record for each student into a list. The logic for the verification process dictates that each student record must be iterated over and the newly computed hash of the previous record checked against the hash stored in the current record.</w:t>
      </w:r>
      <w:r w:rsidR="00E11B51">
        <w:rPr>
          <w:rFonts w:ascii="Times New Roman" w:hAnsi="Times New Roman" w:cs="Times New Roman"/>
        </w:rPr>
        <w:t xml:space="preserve"> There was always a small possibility that the student record’s might be altered by an individual with suspicious motives and they would compute the new hash for the newly modified record and update the field in the next record. To overcome this small, but severe flaw, the records store two separate hashe</w:t>
      </w:r>
      <w:r w:rsidR="00DB1C00">
        <w:rPr>
          <w:rFonts w:ascii="Times New Roman" w:hAnsi="Times New Roman" w:cs="Times New Roman"/>
        </w:rPr>
        <w:t>s.</w:t>
      </w:r>
      <w:r w:rsidR="00146E6B">
        <w:rPr>
          <w:rFonts w:ascii="Times New Roman" w:hAnsi="Times New Roman" w:cs="Times New Roman"/>
        </w:rPr>
        <w:t xml:space="preserve"> The verification loop starts at the end of the list and recreates two objects, the FullStudent and BasicStudent for the current node and the previous node. It then computes the hashes for the two objects and compares them against the stored hashes. It is much more difficult to exploit a double verification system because the next record stores two separate hashes of the current node, and every subsequent node’s hash is dependent on the hash of the previous node. So, even if the hash of one of the nodes was to be chained, the logic responsible for checking the hash matches would detect the mismatch and halt the process on the given student record. </w:t>
      </w:r>
      <w:r w:rsidR="00A17215">
        <w:rPr>
          <w:rFonts w:ascii="Times New Roman" w:hAnsi="Times New Roman" w:cs="Times New Roman"/>
        </w:rPr>
        <w:t xml:space="preserve">It is still impossible to claim to be fully secured, there is always a small chance that any security system can be foiled. To overcome that issue, the hashing function can be made to be so computationally expensive that the effort to modify and update the remainder of the chain of records </w:t>
      </w:r>
      <w:r w:rsidR="00CE1AC1">
        <w:rPr>
          <w:rFonts w:ascii="Times New Roman" w:hAnsi="Times New Roman" w:cs="Times New Roman"/>
        </w:rPr>
        <w:t>is not a trivial manner. By employing the Bcrypt hashing function, it can mitigate sophisticated attacks by increasing the iteration count of the hashing function so that it is very computationally intensive. Therefore, it can discourage anyone seeking to calculate the new hashes for the modified student and updating the linked hashes in the remainder of the records.</w:t>
      </w:r>
      <w:r w:rsidR="00065F68">
        <w:rPr>
          <w:rFonts w:ascii="Times New Roman" w:hAnsi="Times New Roman" w:cs="Times New Roman"/>
        </w:rPr>
        <w:t xml:space="preserve"> </w:t>
      </w:r>
      <w:r w:rsidR="00C4306C">
        <w:rPr>
          <w:rFonts w:ascii="Times New Roman" w:hAnsi="Times New Roman" w:cs="Times New Roman"/>
        </w:rPr>
        <w:t xml:space="preserve">Once all the records have been </w:t>
      </w:r>
      <w:r w:rsidR="00C4306C">
        <w:rPr>
          <w:rFonts w:ascii="Times New Roman" w:hAnsi="Times New Roman" w:cs="Times New Roman"/>
        </w:rPr>
        <w:lastRenderedPageBreak/>
        <w:t>verified, the entire chain of records can be considered validated</w:t>
      </w:r>
      <w:r w:rsidR="00171BB1">
        <w:rPr>
          <w:rFonts w:ascii="Times New Roman" w:hAnsi="Times New Roman" w:cs="Times New Roman"/>
        </w:rPr>
        <w:t>, otherwise, the verification process halts at the failing student where the mismatch occurs.</w:t>
      </w:r>
    </w:p>
    <w:p w14:paraId="7A22D246" w14:textId="77777777" w:rsidR="00FE72E4" w:rsidRDefault="00FE72E4" w:rsidP="00FE72E4">
      <w:pPr>
        <w:keepNext/>
        <w:spacing w:line="480" w:lineRule="auto"/>
        <w:ind w:firstLine="720"/>
        <w:jc w:val="center"/>
      </w:pPr>
      <w:r>
        <w:rPr>
          <w:rFonts w:ascii="Times New Roman" w:hAnsi="Times New Roman" w:cs="Times New Roman"/>
          <w:noProof/>
        </w:rPr>
        <w:drawing>
          <wp:inline distT="0" distB="0" distL="0" distR="0" wp14:anchorId="529E8528" wp14:editId="4F4E5C50">
            <wp:extent cx="5486400" cy="33305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erification.png"/>
                    <pic:cNvPicPr/>
                  </pic:nvPicPr>
                  <pic:blipFill>
                    <a:blip r:embed="rId35">
                      <a:extLst>
                        <a:ext uri="{28A0092B-C50C-407E-A947-70E740481C1C}">
                          <a14:useLocalDpi xmlns:a14="http://schemas.microsoft.com/office/drawing/2010/main" val="0"/>
                        </a:ext>
                      </a:extLst>
                    </a:blip>
                    <a:stretch>
                      <a:fillRect/>
                    </a:stretch>
                  </pic:blipFill>
                  <pic:spPr>
                    <a:xfrm>
                      <a:off x="0" y="0"/>
                      <a:ext cx="5486400" cy="3330575"/>
                    </a:xfrm>
                    <a:prstGeom prst="rect">
                      <a:avLst/>
                    </a:prstGeom>
                  </pic:spPr>
                </pic:pic>
              </a:graphicData>
            </a:graphic>
          </wp:inline>
        </w:drawing>
      </w:r>
    </w:p>
    <w:p w14:paraId="3FD7DF2E" w14:textId="5E9C3A50" w:rsidR="00FE72E4" w:rsidRDefault="00FE72E4" w:rsidP="00FE72E4">
      <w:pPr>
        <w:pStyle w:val="Caption"/>
        <w:jc w:val="center"/>
        <w:rPr>
          <w:rFonts w:ascii="Times New Roman" w:hAnsi="Times New Roman" w:cs="Times New Roman"/>
        </w:rPr>
      </w:pPr>
      <w:r>
        <w:t xml:space="preserve">Figure </w:t>
      </w:r>
      <w:r w:rsidR="00003CDE">
        <w:fldChar w:fldCharType="begin"/>
      </w:r>
      <w:r w:rsidR="00003CDE">
        <w:instrText xml:space="preserve"> SEQ Figure \* ARA</w:instrText>
      </w:r>
      <w:r w:rsidR="00003CDE">
        <w:instrText xml:space="preserve">BIC </w:instrText>
      </w:r>
      <w:r w:rsidR="00003CDE">
        <w:fldChar w:fldCharType="separate"/>
      </w:r>
      <w:r w:rsidR="00A54F8B">
        <w:rPr>
          <w:noProof/>
        </w:rPr>
        <w:t>22</w:t>
      </w:r>
      <w:r w:rsidR="00003CDE">
        <w:rPr>
          <w:noProof/>
        </w:rPr>
        <w:fldChar w:fldCharType="end"/>
      </w:r>
      <w:r>
        <w:t xml:space="preserve"> Verification Form</w:t>
      </w:r>
    </w:p>
    <w:p w14:paraId="1D8D21DF" w14:textId="7A6A3617" w:rsidR="00BC2A16" w:rsidRDefault="00BC2A16" w:rsidP="001C3331">
      <w:pPr>
        <w:spacing w:line="480" w:lineRule="auto"/>
        <w:rPr>
          <w:rFonts w:ascii="Times New Roman" w:hAnsi="Times New Roman" w:cs="Times New Roman"/>
        </w:rPr>
      </w:pPr>
      <w:r>
        <w:rPr>
          <w:rFonts w:ascii="Times New Roman" w:hAnsi="Times New Roman" w:cs="Times New Roman"/>
        </w:rPr>
        <w:tab/>
        <w:t>Hence, we took an in-depth tour of the Student Record Tool and listed how its various functions would allow the administrator to interact with the database and the records. For the purposes of this project, it is limited to running on Microsoft Windows operating system</w:t>
      </w:r>
      <w:r w:rsidR="006C3B32">
        <w:rPr>
          <w:rFonts w:ascii="Times New Roman" w:hAnsi="Times New Roman" w:cs="Times New Roman"/>
        </w:rPr>
        <w:t xml:space="preserve"> due to the Windows Forms framework;</w:t>
      </w:r>
      <w:r>
        <w:rPr>
          <w:rFonts w:ascii="Times New Roman" w:hAnsi="Times New Roman" w:cs="Times New Roman"/>
        </w:rPr>
        <w:t xml:space="preserve"> the functionality can be adapted to </w:t>
      </w:r>
      <w:r w:rsidR="006C3B32">
        <w:rPr>
          <w:rFonts w:ascii="Times New Roman" w:hAnsi="Times New Roman" w:cs="Times New Roman"/>
        </w:rPr>
        <w:t xml:space="preserve">allow for an implementation as a </w:t>
      </w:r>
      <w:r w:rsidR="00C528E4">
        <w:rPr>
          <w:rFonts w:ascii="Times New Roman" w:hAnsi="Times New Roman" w:cs="Times New Roman"/>
        </w:rPr>
        <w:t>web-based</w:t>
      </w:r>
      <w:r w:rsidR="006C3B32">
        <w:rPr>
          <w:rFonts w:ascii="Times New Roman" w:hAnsi="Times New Roman" w:cs="Times New Roman"/>
        </w:rPr>
        <w:t xml:space="preserve"> application so that any operating system can be used and the principles of serverless web architecture can apply to it as well.</w:t>
      </w:r>
    </w:p>
    <w:p w14:paraId="57A9FB47" w14:textId="2F19B46D" w:rsidR="00417B71" w:rsidRDefault="00417B71" w:rsidP="001C3331">
      <w:pPr>
        <w:spacing w:line="480" w:lineRule="auto"/>
        <w:rPr>
          <w:rFonts w:ascii="Times New Roman" w:hAnsi="Times New Roman" w:cs="Times New Roman"/>
        </w:rPr>
      </w:pPr>
    </w:p>
    <w:p w14:paraId="082B8714" w14:textId="7024536B" w:rsidR="00417B71" w:rsidRPr="00E7529D" w:rsidRDefault="00417B71" w:rsidP="00417B71">
      <w:pPr>
        <w:spacing w:line="480" w:lineRule="auto"/>
        <w:jc w:val="center"/>
        <w:rPr>
          <w:rFonts w:ascii="Times New Roman" w:hAnsi="Times New Roman" w:cs="Times New Roman"/>
        </w:rPr>
      </w:pPr>
    </w:p>
    <w:p w14:paraId="1CD894C5" w14:textId="15D669E4" w:rsidR="00C75FDA" w:rsidRDefault="00C75FDA" w:rsidP="001C3331">
      <w:pPr>
        <w:spacing w:line="480" w:lineRule="auto"/>
        <w:rPr>
          <w:rFonts w:ascii="Times New Roman" w:hAnsi="Times New Roman" w:cs="Times New Roman"/>
          <w:b/>
          <w:bCs/>
        </w:rPr>
      </w:pPr>
    </w:p>
    <w:p w14:paraId="76AE56F7" w14:textId="77777777" w:rsidR="007E1268" w:rsidRDefault="007E1268" w:rsidP="001C3331">
      <w:pPr>
        <w:spacing w:line="480" w:lineRule="auto"/>
        <w:rPr>
          <w:rFonts w:ascii="Times New Roman" w:hAnsi="Times New Roman" w:cs="Times New Roman"/>
          <w:b/>
          <w:bCs/>
        </w:rPr>
      </w:pPr>
    </w:p>
    <w:p w14:paraId="7316EEA5" w14:textId="77777777" w:rsidR="007E1268" w:rsidRDefault="007E1268" w:rsidP="001C3331">
      <w:pPr>
        <w:spacing w:line="480" w:lineRule="auto"/>
        <w:rPr>
          <w:rFonts w:ascii="Times New Roman" w:hAnsi="Times New Roman" w:cs="Times New Roman"/>
          <w:b/>
          <w:bCs/>
        </w:rPr>
      </w:pPr>
    </w:p>
    <w:p w14:paraId="6AB173E9" w14:textId="3962C2F5" w:rsidR="0012582F" w:rsidRDefault="00EB7F66" w:rsidP="00EB7F66">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7: </w:t>
      </w:r>
      <w:r w:rsidR="0012582F">
        <w:rPr>
          <w:rFonts w:ascii="Times New Roman" w:hAnsi="Times New Roman" w:cs="Times New Roman"/>
          <w:b/>
          <w:bCs/>
        </w:rPr>
        <w:t>Project Results</w:t>
      </w:r>
    </w:p>
    <w:p w14:paraId="43CA2896" w14:textId="77777777" w:rsidR="0012582F" w:rsidRDefault="0012582F" w:rsidP="0012582F">
      <w:pPr>
        <w:spacing w:line="480" w:lineRule="auto"/>
        <w:ind w:firstLine="720"/>
        <w:rPr>
          <w:rFonts w:ascii="Times New Roman" w:hAnsi="Times New Roman" w:cs="Times New Roman"/>
        </w:rPr>
      </w:pPr>
      <w:r>
        <w:rPr>
          <w:rFonts w:ascii="Times New Roman" w:hAnsi="Times New Roman" w:cs="Times New Roman"/>
        </w:rPr>
        <w:t xml:space="preserve">Overall, the project accomplished every reasonable requirement that was set forth, and it managed to meet all the goals. In this case, the goal was to come up with a solution in which the academic institution would create and operate their own student record verification system. The system would borrow heavily from modern technologies such as blockchains, for the purposes of this project, the concept of a blockchain was utilized. Additionally, there would need to be a system which would allow for the verification and validation of the student records to maintain the authenticity of the academic records. The primary goal of this project was to cut out the middleman firm which is currently responsible for the verification of academic records at the university. There is no need for the data of the student to have to go through a third-party company; the data should only be exchanged between the university and anyone looking to verify the academic records. In order to popularize the idea that the academic institution should operate such as system, there was a great need of some incentives. Effective decision making requires comparing additional costs of a replacement system with the additional benefits. Since cost is the biggest incentive, it was decided that a serverless architecture would be adapted for this project. A serverless architecture allows the platform to do more all at a reduced cost. Going serverless is a great way of cutting costs because it allows for the outsourcing of responsibilities related to the self-managing of the infrastructure. Additionally, in serverless computing, the costs are determined by actively used resources. If the application is used few times a day, then the cost is computed for the duration of those invocations. Serverless architecture also solves the problem of scalability for free. Scaling is an automatic feature and the infrastructure expands </w:t>
      </w:r>
      <w:r>
        <w:rPr>
          <w:rFonts w:ascii="Times New Roman" w:hAnsi="Times New Roman" w:cs="Times New Roman"/>
        </w:rPr>
        <w:lastRenderedPageBreak/>
        <w:t xml:space="preserve">automatically to utilize more resources if needed to handle the additional growth. Lastly, a self-operated service allows the institution to take back control of its student’s records. There is no privacy in the data if it is handed over to some third-party firm. It should only involve the academic institution, the student and anyone seeking to obtain the student’s records for verification. </w:t>
      </w:r>
    </w:p>
    <w:p w14:paraId="5D857623" w14:textId="77777777" w:rsidR="0012582F" w:rsidRDefault="0012582F" w:rsidP="00DD6C31">
      <w:pPr>
        <w:spacing w:line="480" w:lineRule="auto"/>
        <w:ind w:firstLine="720"/>
        <w:rPr>
          <w:rFonts w:ascii="Times New Roman" w:hAnsi="Times New Roman" w:cs="Times New Roman"/>
        </w:rPr>
      </w:pPr>
      <w:r>
        <w:rPr>
          <w:rFonts w:ascii="Times New Roman" w:hAnsi="Times New Roman" w:cs="Times New Roman"/>
        </w:rPr>
        <w:t>There were several areas of notable success in this completed project. The first area was the simplified web application that the user would be comfortable using. The familiarity is brought upon by the design matching the school’s current design. Furthermore, the mandatory information requested in the web application is the same as the current verification service. The goal of the project was to emulate the familiarity and improve upon the current system.</w:t>
      </w:r>
    </w:p>
    <w:p w14:paraId="6411F55A"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The second area of success was the resulting certificate generated by the system and displayed back to the user of the web application. The certificate generated contains the same basic information as the one provided by the current system. The biggest differences are that the current system charges a fee of roughly twenty-five dollars, and the one created by the project does not have a fee associated with it, and does not pass on the costs to the student. The current system charges the academic institution to operate and provide the service of record verification and they charge students or anyone looking to verify the records. The proposed alternative cuts both of those costs, there is no proposed fee to anyone seeking to verify the records and the operating fees are significantly less due to the serverless nature of the service. </w:t>
      </w:r>
    </w:p>
    <w:p w14:paraId="1FFE7954"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The final success was the implementation of the blockchain like data structure to hold the student records. Initially, the task seemed insurmountably large; however, once </w:t>
      </w:r>
      <w:r>
        <w:rPr>
          <w:rFonts w:ascii="Times New Roman" w:hAnsi="Times New Roman" w:cs="Times New Roman"/>
        </w:rPr>
        <w:lastRenderedPageBreak/>
        <w:t xml:space="preserve">the problem was broken down to multiple smaller tasks, they became much more manageable. Once the basic student information was inserted into the database, the task of hashing and storing of nodes became the next problem. It too was broken down into a smaller problem where it would involve the generation of the hash of the node. Next up, the hash would be linked into the next inserted record. The double hash verification system was a non-trivial matter to solve. Once all the parts of the validation system were connected, it worked flawlessly. </w:t>
      </w:r>
    </w:p>
    <w:p w14:paraId="0BE444BA"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The toughest part of this project as relaxing expectations. Initially, the goal was to create an actual decentralized blockchain to store the student records. This quickly proved to be too difficult for a single person to pull off and expectations were scaled back. It took another approach at the blockchain problem to realize that the project would be very much a centralized, as it would be run by the academic institution and it would be hard to adapt it to decentralized platform. This problem led to the solution of treating the database in a manner similar to a blockchain where each record is linked to the previous node with a cryptographically secure hash.</w:t>
      </w:r>
    </w:p>
    <w:p w14:paraId="4F2D5B93"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No project is also without false starts, and this was no exception. Initially, this project was based on Amazon’s AWS platform due to familiarity with their offered services. However, the lack of offline software development kits and testing tools led to a complete restart with Microsoft’s Azure platform. There was some time wasted spent relearning the counterpart services and tools, however it in the end it became one of the biggest advantages due to how well Microsoft has designed their platform to integrate with their tools. Additionally, the documentation provided by Microsoft on their tools and </w:t>
      </w:r>
      <w:r>
        <w:rPr>
          <w:rFonts w:ascii="Times New Roman" w:hAnsi="Times New Roman" w:cs="Times New Roman"/>
        </w:rPr>
        <w:lastRenderedPageBreak/>
        <w:t>services is far superior even though it is a less mature platform compared to Amazon’s AWS.</w:t>
      </w:r>
    </w:p>
    <w:p w14:paraId="1CDDF0FF" w14:textId="77777777" w:rsidR="0012582F" w:rsidRDefault="0012582F" w:rsidP="0012582F">
      <w:pPr>
        <w:spacing w:line="480" w:lineRule="auto"/>
        <w:rPr>
          <w:rFonts w:ascii="Times New Roman" w:hAnsi="Times New Roman" w:cs="Times New Roman"/>
          <w:b/>
          <w:bCs/>
        </w:rPr>
      </w:pPr>
    </w:p>
    <w:p w14:paraId="4C36BC92" w14:textId="2C8B80E5" w:rsidR="00787510" w:rsidRDefault="0012582F" w:rsidP="0012582F">
      <w:pPr>
        <w:spacing w:line="480" w:lineRule="auto"/>
        <w:rPr>
          <w:rFonts w:ascii="Times New Roman" w:hAnsi="Times New Roman" w:cs="Times New Roman"/>
          <w:b/>
          <w:bCs/>
        </w:rPr>
      </w:pPr>
      <w:r>
        <w:rPr>
          <w:rFonts w:ascii="Times New Roman" w:hAnsi="Times New Roman" w:cs="Times New Roman"/>
          <w:b/>
          <w:bCs/>
        </w:rPr>
        <w:t xml:space="preserve">7.1 </w:t>
      </w:r>
      <w:r w:rsidR="00787510">
        <w:rPr>
          <w:rFonts w:ascii="Times New Roman" w:hAnsi="Times New Roman" w:cs="Times New Roman"/>
          <w:b/>
          <w:bCs/>
        </w:rPr>
        <w:t>Comparison of Hashing Algorithms</w:t>
      </w:r>
    </w:p>
    <w:p w14:paraId="4E5C3474" w14:textId="17FD05D9" w:rsidR="00787510" w:rsidRDefault="00C528E4" w:rsidP="00A54F8B">
      <w:pPr>
        <w:spacing w:line="480" w:lineRule="auto"/>
        <w:ind w:firstLine="720"/>
        <w:rPr>
          <w:rFonts w:ascii="Times New Roman" w:hAnsi="Times New Roman" w:cs="Times New Roman"/>
        </w:rPr>
      </w:pPr>
      <w:r>
        <w:rPr>
          <w:rFonts w:ascii="Times New Roman" w:hAnsi="Times New Roman" w:cs="Times New Roman"/>
        </w:rPr>
        <w:t xml:space="preserve">The two algorithms that were used in this project were SHA-512 and Bcrypt. The SHA algorithm is considered a fast hashing algorithm. It is a cryptographic hash whereas Bcrypt is a password hashing function, also known as password based key derivation function (PBKDF). The SHA was designed to be fast by nature. Since Bcrypt is a password hash, it needs to perform key strengthening on the input. In cryptography, key strengthening is a technique that secures a weak key or password </w:t>
      </w:r>
      <w:r w:rsidR="004D6F4A">
        <w:rPr>
          <w:rFonts w:ascii="Times New Roman" w:hAnsi="Times New Roman" w:cs="Times New Roman"/>
        </w:rPr>
        <w:t xml:space="preserve">to be </w:t>
      </w:r>
      <w:r>
        <w:rPr>
          <w:rFonts w:ascii="Times New Roman" w:hAnsi="Times New Roman" w:cs="Times New Roman"/>
        </w:rPr>
        <w:t xml:space="preserve">more resilient towards a brute-force attack </w:t>
      </w:r>
      <w:r w:rsidR="004D6F4A">
        <w:rPr>
          <w:rFonts w:ascii="Times New Roman" w:hAnsi="Times New Roman" w:cs="Times New Roman"/>
        </w:rPr>
        <w:fldChar w:fldCharType="begin"/>
      </w:r>
      <w:r w:rsidR="004D6F4A">
        <w:rPr>
          <w:rFonts w:ascii="Times New Roman" w:hAnsi="Times New Roman" w:cs="Times New Roman"/>
        </w:rPr>
        <w:instrText xml:space="preserve"> ADDIN ZOTERO_ITEM CSL_CITATION {"citationID":"ZKRMESAS","properties":{"formattedCitation":"[31]","plainCitation":"[31]","noteIndex":0},"citationItems":[{"id":77,"uris":["http://zotero.org/users/local/HTl2aVBo/items/LIKG8Y2D"],"uri":["http://zotero.org/users/local/HTl2aVBo/items/LIKG8Y2D"],"itemData":{"id":77,"type":"entry-encyclopedia","title":"Key stretching","container-title":"Wikipedia","source":"Wikipedia","abstract":"In cryptography, key stretching techniques are used to make a possibly weak key, typically a password or passphrase, more secure against a brute-force attack by increasing the resources (time and possibly space) it takes to test each possible key. Passwords or passphrases created by humans are often short or predictable enough to allow password cracking, and key stretching is intended to make such attacks more difficult by complicating a basic step of trying a single password candidate. Because a key generation function must be deterministic so that the weak key always generates the same stretched key (called an enhanced key), the stretching of the key does not alter the entropy of the key-space, only complicates the method of computing the enhanced key. Attacks on unsalted key stretching functions exist called rainbow tables. Salting the key is the process of appending a long, random string to the weak key. This is done so that precomputed hashes of either short keys or password lists cannot be used in authentication schemes that require the hash to be presented or to reverse hashes into their original pass-phrases which may be used to compromise users on other services using the same pass-phrase.\nKey stretching techniques generally work as follows. The initial key is fed into an algorithm that outputs an enhanced key. The enhanced key should be of sufficient size to make it infeasible to break by brute force (e.g. 128 bits). The overall algorithm used should be secure in the sense that there should be no known way of taking a shortcut that would make it possible to calculate the enhanced key with less processor work and memory used than by using the key stretching algorithm itself.\nThe key stretching process leaves the attacker with two options: either try every possible combination of the enhanced key (infeasible if the enhanced key is long enough), or else try likely combinations of the initial key. In the latter approach, if the initial key is a password or a passphrase, then the attacker would first try every word in a dictionary or common password list and then try all character combinations for longer passwords. Key stretching does not prevent this approach, but the attacker has to spend much more resources (time and/or memory used) on each attempt, which may easily make this approach infeasible as well.\nIf the attacker uses the same class of hardware as the user, each guess will take the similar amount of time to process as it took the user (for example, one second). Even if the attacker has much greater computing resources than the user, the key stretching will still slow the attacker down while not seriously affecting the usability of the system for any legitimate user, since the user's computer only has to compute the stretching function once upon the user entering their password, whereas the attacker must compute it for every guess in the attack.\nThere are several ways to perform key stretching. One way is to apply a cryptographic hash function or a block cipher repeatedly in a loop. E.g., in applications where the key is used for a cipher, the key schedule in the cipher may be modified so that it takes a specific length of time to perform. Another way is to use cryptographic hash functions that have large memory requirements – these can be effective in frustrating attacks by memory-bound adversaries.\nA related technique, salting, protects against attacks that take advantage of certain time–memory tradeoffs (which often utilize some variation of rainbow tables) and is often used in conjunction with key stretching.","URL":"https://en.wikipedia.org/w/index.php?title=Key_stretching&amp;oldid=883115252","note":"Page Version ID: 883115252","language":"en","issued":{"date-parts":[["2019",2,13]]},"accessed":{"date-parts":[["2019",7,24]]}}}],"schema":"https://github.com/citation-style-language/schema/raw/master/csl-citation.json"} </w:instrText>
      </w:r>
      <w:r w:rsidR="004D6F4A">
        <w:rPr>
          <w:rFonts w:ascii="Times New Roman" w:hAnsi="Times New Roman" w:cs="Times New Roman"/>
        </w:rPr>
        <w:fldChar w:fldCharType="separate"/>
      </w:r>
      <w:r w:rsidR="004D6F4A">
        <w:rPr>
          <w:rFonts w:ascii="Times New Roman" w:hAnsi="Times New Roman" w:cs="Times New Roman"/>
          <w:noProof/>
        </w:rPr>
        <w:t>[31]</w:t>
      </w:r>
      <w:r w:rsidR="004D6F4A">
        <w:rPr>
          <w:rFonts w:ascii="Times New Roman" w:hAnsi="Times New Roman" w:cs="Times New Roman"/>
        </w:rPr>
        <w:fldChar w:fldCharType="end"/>
      </w:r>
      <w:r>
        <w:rPr>
          <w:rFonts w:ascii="Times New Roman" w:hAnsi="Times New Roman" w:cs="Times New Roman"/>
        </w:rPr>
        <w:t xml:space="preserve">. </w:t>
      </w:r>
      <w:r w:rsidR="004D6F4A">
        <w:rPr>
          <w:rFonts w:ascii="Times New Roman" w:hAnsi="Times New Roman" w:cs="Times New Roman"/>
        </w:rPr>
        <w:t>It does so by increasing the resources it takes to test each key. The passwords used by humans are often short and based on dictionary words, which makes them easy to crack via simple brute force methods. Key strengthening is a deterministic function that will yield the same longer, enhanced key for the same weak key. Bcrypt performs key strengthening by slowing down the calculation so that the attacker has to spend more time to find the input in a dictionary attack. Bcrypt also employs a work factor, which is how many rounds of strengthening the input goes through. The work factor results in a number to the power of 2. The default work factor is 11 in the official C# library, so the minimum number of rounds Bcrypt can through is 2048.</w:t>
      </w:r>
      <w:r w:rsidR="00634F30">
        <w:rPr>
          <w:rFonts w:ascii="Times New Roman" w:hAnsi="Times New Roman" w:cs="Times New Roman"/>
        </w:rPr>
        <w:t xml:space="preserve"> Additionally, Bcrypt also includes a salt as the input, SHA algorithm does not require that. So, Bcrypt is designed to be able to thwart rainbow table attacks whereas the SHA is vulnerable to them.</w:t>
      </w:r>
      <w:r w:rsidR="006953CD">
        <w:rPr>
          <w:rFonts w:ascii="Times New Roman" w:hAnsi="Times New Roman" w:cs="Times New Roman"/>
        </w:rPr>
        <w:t xml:space="preserve"> SHA is an algorithm that also benefits from being implemented on the graphics processing unit. The amount of time it spends computing </w:t>
      </w:r>
      <w:r w:rsidR="006953CD">
        <w:rPr>
          <w:rFonts w:ascii="Times New Roman" w:hAnsi="Times New Roman" w:cs="Times New Roman"/>
        </w:rPr>
        <w:lastRenderedPageBreak/>
        <w:t>hashes can be sped up considerable on the GPU as opposed to the CPU. If the attacker knows that the system is implemented with SHA in mind, they can be at an advantage. Bcrypt was designed to be slow and there is no increase if it is implemented on the GPU. SHA can be implemented with multiple rounds like Bcrypt; however, it was not intended to be a password hash. Developers should take the time and compare their needs and pick the right hashing function.</w:t>
      </w:r>
    </w:p>
    <w:p w14:paraId="3AFA4897"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27BAC68A" wp14:editId="2712D2FF">
            <wp:extent cx="5486400" cy="144526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cryp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1445260"/>
                    </a:xfrm>
                    <a:prstGeom prst="rect">
                      <a:avLst/>
                    </a:prstGeom>
                  </pic:spPr>
                </pic:pic>
              </a:graphicData>
            </a:graphic>
          </wp:inline>
        </w:drawing>
      </w:r>
    </w:p>
    <w:p w14:paraId="60D60EED" w14:textId="6DC15D4F" w:rsidR="006953CD" w:rsidRDefault="00A54F8B" w:rsidP="00A54F8B">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Pr>
          <w:noProof/>
        </w:rPr>
        <w:t>23</w:t>
      </w:r>
      <w:r w:rsidR="00003CDE">
        <w:rPr>
          <w:noProof/>
        </w:rPr>
        <w:fldChar w:fldCharType="end"/>
      </w:r>
      <w:r>
        <w:t xml:space="preserve"> Bcrypt Value Breakdown</w:t>
      </w:r>
    </w:p>
    <w:p w14:paraId="2E5334B4" w14:textId="4919A15A" w:rsidR="006953CD" w:rsidRDefault="006953CD" w:rsidP="001C3331">
      <w:pPr>
        <w:spacing w:line="480" w:lineRule="auto"/>
        <w:rPr>
          <w:rFonts w:ascii="Times New Roman" w:hAnsi="Times New Roman" w:cs="Times New Roman"/>
        </w:rPr>
      </w:pPr>
    </w:p>
    <w:p w14:paraId="2BB0DCCC"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5C9C4BBC" wp14:editId="1E9A0AE9">
            <wp:extent cx="3891064" cy="3169596"/>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cryptpower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3609" cy="3179815"/>
                    </a:xfrm>
                    <a:prstGeom prst="rect">
                      <a:avLst/>
                    </a:prstGeom>
                  </pic:spPr>
                </pic:pic>
              </a:graphicData>
            </a:graphic>
          </wp:inline>
        </w:drawing>
      </w:r>
    </w:p>
    <w:p w14:paraId="774FC9DE" w14:textId="52134052" w:rsidR="006953CD" w:rsidRDefault="00A54F8B" w:rsidP="00A54F8B">
      <w:pPr>
        <w:pStyle w:val="Caption"/>
        <w:jc w:val="center"/>
        <w:rPr>
          <w:rFonts w:ascii="Times New Roman" w:hAnsi="Times New Roman" w:cs="Times New Roman"/>
        </w:rPr>
      </w:pPr>
      <w:r>
        <w:t xml:space="preserve">Figure </w:t>
      </w:r>
      <w:r w:rsidR="00003CDE">
        <w:fldChar w:fldCharType="begin"/>
      </w:r>
      <w:r w:rsidR="00003CDE">
        <w:instrText xml:space="preserve"> SEQ Figure \* ARABIC </w:instrText>
      </w:r>
      <w:r w:rsidR="00003CDE">
        <w:fldChar w:fldCharType="separate"/>
      </w:r>
      <w:r>
        <w:rPr>
          <w:noProof/>
        </w:rPr>
        <w:t>24</w:t>
      </w:r>
      <w:r w:rsidR="00003CDE">
        <w:rPr>
          <w:noProof/>
        </w:rPr>
        <w:fldChar w:fldCharType="end"/>
      </w:r>
      <w:r>
        <w:t xml:space="preserve"> Bcrypt Worker Value Round Increase</w:t>
      </w:r>
    </w:p>
    <w:p w14:paraId="7BC1FB34" w14:textId="77777777" w:rsidR="00DD6C31" w:rsidRDefault="00DD6C31" w:rsidP="001C3331">
      <w:pPr>
        <w:spacing w:line="480" w:lineRule="auto"/>
        <w:rPr>
          <w:rFonts w:ascii="Times New Roman" w:hAnsi="Times New Roman" w:cs="Times New Roman"/>
        </w:rPr>
      </w:pPr>
    </w:p>
    <w:p w14:paraId="394A5135" w14:textId="6E48D937" w:rsidR="00C75FDA" w:rsidRDefault="0012582F" w:rsidP="001C3331">
      <w:pPr>
        <w:spacing w:line="480" w:lineRule="auto"/>
        <w:rPr>
          <w:rFonts w:ascii="Times New Roman" w:hAnsi="Times New Roman" w:cs="Times New Roman"/>
          <w:b/>
          <w:bCs/>
        </w:rPr>
      </w:pPr>
      <w:r>
        <w:rPr>
          <w:rFonts w:ascii="Times New Roman" w:hAnsi="Times New Roman" w:cs="Times New Roman"/>
          <w:b/>
          <w:bCs/>
        </w:rPr>
        <w:lastRenderedPageBreak/>
        <w:t>7.2</w:t>
      </w:r>
      <w:r w:rsidR="00EB7F66">
        <w:rPr>
          <w:rFonts w:ascii="Times New Roman" w:hAnsi="Times New Roman" w:cs="Times New Roman"/>
          <w:b/>
          <w:bCs/>
        </w:rPr>
        <w:t xml:space="preserve"> </w:t>
      </w:r>
      <w:r w:rsidR="00C60421">
        <w:rPr>
          <w:rFonts w:ascii="Times New Roman" w:hAnsi="Times New Roman" w:cs="Times New Roman"/>
          <w:b/>
          <w:bCs/>
        </w:rPr>
        <w:t>Technical Limitations</w:t>
      </w:r>
      <w:r w:rsidR="00BC2F9C">
        <w:rPr>
          <w:rFonts w:ascii="Times New Roman" w:hAnsi="Times New Roman" w:cs="Times New Roman"/>
          <w:b/>
          <w:bCs/>
        </w:rPr>
        <w:t xml:space="preserve"> of Serverless Architecture</w:t>
      </w:r>
    </w:p>
    <w:p w14:paraId="339EEE58" w14:textId="77777777" w:rsidR="00B05E31" w:rsidRDefault="00C60421" w:rsidP="00A54F8B">
      <w:pPr>
        <w:spacing w:line="480" w:lineRule="auto"/>
        <w:ind w:firstLine="720"/>
        <w:rPr>
          <w:rFonts w:ascii="Times New Roman" w:hAnsi="Times New Roman" w:cs="Times New Roman"/>
        </w:rPr>
      </w:pPr>
      <w:r>
        <w:rPr>
          <w:rFonts w:ascii="Times New Roman" w:hAnsi="Times New Roman" w:cs="Times New Roman"/>
        </w:rPr>
        <w:t>When employing Microsoft’s Azure architecture, it is important to acknowledge its technical limitations.</w:t>
      </w:r>
      <w:r w:rsidR="0065776A">
        <w:rPr>
          <w:rFonts w:ascii="Times New Roman" w:hAnsi="Times New Roman" w:cs="Times New Roman"/>
        </w:rPr>
        <w:t xml:space="preserve"> Azure Functions only bill you for the resources you actively consume, and they calculate the cost based on the execution time and the memory usage for each function call.</w:t>
      </w:r>
      <w:r w:rsidR="00E44E1B">
        <w:rPr>
          <w:rFonts w:ascii="Times New Roman" w:hAnsi="Times New Roman" w:cs="Times New Roman"/>
        </w:rPr>
        <w:t xml:space="preserve"> Azure Functions do not provide its users with unlimited resources, there are some severely limiting factors that the user must be aware of. For starters, there is a default value of five minutes for the timeout duration, it is able to be overridden and set to a maximum value of ten minutes. So, if the code one is running on the Function does not complete in ten minutes, it is forcibly shut down. An HTTP triggered function cannot also take longer than four minutes because it is the default idle timeout of the Azure Load Balancer</w:t>
      </w:r>
      <w:r w:rsidR="00650D34">
        <w:rPr>
          <w:rFonts w:ascii="Times New Roman" w:hAnsi="Times New Roman" w:cs="Times New Roman"/>
        </w:rPr>
        <w:t xml:space="preserv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iGgSHFCu","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E44E1B">
        <w:rPr>
          <w:rFonts w:ascii="Times New Roman" w:hAnsi="Times New Roman" w:cs="Times New Roman"/>
        </w:rPr>
        <w:t xml:space="preserve">. These values are what Microsoft determines to be a reasonable response time for a web request. </w:t>
      </w:r>
      <w:r w:rsidR="00650D34">
        <w:rPr>
          <w:rFonts w:ascii="Times New Roman" w:hAnsi="Times New Roman" w:cs="Times New Roman"/>
        </w:rPr>
        <w:t xml:space="preserve">There is also a maximum request size of 100 Megabytes and the length of the request URL can be a maximum of 8192 characters long. Additionally, the Function cannot allocate more than 1.5 Gigabytes of memory per instance, and the local temporary storage is limited to 1 Gigabyt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YoFQN1eC","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650D34">
        <w:rPr>
          <w:rFonts w:ascii="Times New Roman" w:hAnsi="Times New Roman" w:cs="Times New Roman"/>
        </w:rPr>
        <w:t xml:space="preserve">. </w:t>
      </w:r>
      <w:r w:rsidR="00BC2F9C">
        <w:rPr>
          <w:rFonts w:ascii="Times New Roman" w:hAnsi="Times New Roman" w:cs="Times New Roman"/>
        </w:rPr>
        <w:t>There are similar service limits for Azure App Services which can host the project front end website. In comparison, there are various tiers for Web Apps and they range in storage limit from 1 Gigabyte to 1 Terabyte. The CPU time is can also be configured to range from a minimum of 3 minutes on the free plan to unlimited on the mid to high level tiers. The developers must keep these limitations in mind when comparing the services provided by various cloud vendors.</w:t>
      </w:r>
    </w:p>
    <w:p w14:paraId="267F9821" w14:textId="07FBFF2F" w:rsidR="004556FB" w:rsidRDefault="004556FB" w:rsidP="001C3331">
      <w:pPr>
        <w:spacing w:line="480" w:lineRule="auto"/>
        <w:rPr>
          <w:rFonts w:ascii="Times New Roman" w:hAnsi="Times New Roman" w:cs="Times New Roman"/>
        </w:rPr>
      </w:pPr>
    </w:p>
    <w:p w14:paraId="2D71BB25" w14:textId="77777777" w:rsidR="00514C27" w:rsidRDefault="00514C27" w:rsidP="001C3331">
      <w:pPr>
        <w:spacing w:line="480" w:lineRule="auto"/>
        <w:rPr>
          <w:rFonts w:ascii="Times New Roman" w:hAnsi="Times New Roman" w:cs="Times New Roman"/>
          <w:b/>
          <w:bCs/>
        </w:rPr>
      </w:pPr>
    </w:p>
    <w:p w14:paraId="55952609" w14:textId="5A1B184F" w:rsidR="00514C27" w:rsidRDefault="00DD6C31" w:rsidP="001C3331">
      <w:pPr>
        <w:spacing w:line="480" w:lineRule="auto"/>
        <w:rPr>
          <w:rFonts w:ascii="Times New Roman" w:hAnsi="Times New Roman" w:cs="Times New Roman"/>
          <w:b/>
          <w:bCs/>
        </w:rPr>
      </w:pPr>
      <w:r>
        <w:rPr>
          <w:rFonts w:ascii="Times New Roman" w:hAnsi="Times New Roman" w:cs="Times New Roman"/>
          <w:b/>
          <w:bCs/>
        </w:rPr>
        <w:lastRenderedPageBreak/>
        <w:t>7.3 Benchmark Results</w:t>
      </w:r>
    </w:p>
    <w:p w14:paraId="5C807713" w14:textId="4764EEB7" w:rsidR="00DD6C31" w:rsidRDefault="00DD6C31" w:rsidP="001C3331">
      <w:pPr>
        <w:spacing w:line="480" w:lineRule="auto"/>
        <w:rPr>
          <w:rFonts w:ascii="Times New Roman" w:hAnsi="Times New Roman" w:cs="Times New Roman"/>
        </w:rPr>
      </w:pPr>
      <w:bookmarkStart w:id="0" w:name="_GoBack"/>
      <w:bookmarkEnd w:id="0"/>
    </w:p>
    <w:p w14:paraId="0626C205" w14:textId="17EDDDA3" w:rsidR="00DD6C31" w:rsidRDefault="00DD6C31" w:rsidP="001C3331">
      <w:pPr>
        <w:spacing w:line="480" w:lineRule="auto"/>
        <w:rPr>
          <w:rFonts w:ascii="Times New Roman" w:hAnsi="Times New Roman" w:cs="Times New Roman"/>
        </w:rPr>
      </w:pPr>
    </w:p>
    <w:p w14:paraId="1B5C62F3" w14:textId="424CC89D" w:rsidR="00DD6C31" w:rsidRDefault="00DD6C31" w:rsidP="001C3331">
      <w:pPr>
        <w:spacing w:line="480" w:lineRule="auto"/>
        <w:rPr>
          <w:rFonts w:ascii="Times New Roman" w:hAnsi="Times New Roman" w:cs="Times New Roman"/>
        </w:rPr>
      </w:pPr>
    </w:p>
    <w:p w14:paraId="16B8FBB1" w14:textId="519C61CF" w:rsidR="00DD6C31" w:rsidRDefault="00DD6C31" w:rsidP="001C3331">
      <w:pPr>
        <w:spacing w:line="480" w:lineRule="auto"/>
        <w:rPr>
          <w:rFonts w:ascii="Times New Roman" w:hAnsi="Times New Roman" w:cs="Times New Roman"/>
        </w:rPr>
      </w:pPr>
    </w:p>
    <w:p w14:paraId="776117FD" w14:textId="62E24449" w:rsidR="00DD6C31" w:rsidRDefault="00DD6C31" w:rsidP="001C3331">
      <w:pPr>
        <w:spacing w:line="480" w:lineRule="auto"/>
        <w:rPr>
          <w:rFonts w:ascii="Times New Roman" w:hAnsi="Times New Roman" w:cs="Times New Roman"/>
        </w:rPr>
      </w:pPr>
    </w:p>
    <w:p w14:paraId="1D629CA2" w14:textId="6B1FACD8" w:rsidR="00DD6C31" w:rsidRDefault="00DD6C31" w:rsidP="001C3331">
      <w:pPr>
        <w:spacing w:line="480" w:lineRule="auto"/>
        <w:rPr>
          <w:rFonts w:ascii="Times New Roman" w:hAnsi="Times New Roman" w:cs="Times New Roman"/>
        </w:rPr>
      </w:pPr>
    </w:p>
    <w:p w14:paraId="3936CAF0" w14:textId="06142565" w:rsidR="00DD6C31" w:rsidRDefault="00DD6C31" w:rsidP="001C3331">
      <w:pPr>
        <w:spacing w:line="480" w:lineRule="auto"/>
        <w:rPr>
          <w:rFonts w:ascii="Times New Roman" w:hAnsi="Times New Roman" w:cs="Times New Roman"/>
        </w:rPr>
      </w:pPr>
    </w:p>
    <w:p w14:paraId="4DEB3CC0" w14:textId="54868045" w:rsidR="00DD6C31" w:rsidRDefault="00DD6C31" w:rsidP="001C3331">
      <w:pPr>
        <w:spacing w:line="480" w:lineRule="auto"/>
        <w:rPr>
          <w:rFonts w:ascii="Times New Roman" w:hAnsi="Times New Roman" w:cs="Times New Roman"/>
        </w:rPr>
      </w:pPr>
    </w:p>
    <w:p w14:paraId="46F3ADD5" w14:textId="0D60AB42" w:rsidR="00DD6C31" w:rsidRDefault="00DD6C31" w:rsidP="001C3331">
      <w:pPr>
        <w:spacing w:line="480" w:lineRule="auto"/>
        <w:rPr>
          <w:rFonts w:ascii="Times New Roman" w:hAnsi="Times New Roman" w:cs="Times New Roman"/>
        </w:rPr>
      </w:pPr>
    </w:p>
    <w:p w14:paraId="5096C583" w14:textId="432417D1" w:rsidR="00DD6C31" w:rsidRDefault="00DD6C31" w:rsidP="001C3331">
      <w:pPr>
        <w:spacing w:line="480" w:lineRule="auto"/>
        <w:rPr>
          <w:rFonts w:ascii="Times New Roman" w:hAnsi="Times New Roman" w:cs="Times New Roman"/>
        </w:rPr>
      </w:pPr>
    </w:p>
    <w:p w14:paraId="5AB295F9" w14:textId="103064A0" w:rsidR="00DD6C31" w:rsidRDefault="00DD6C31" w:rsidP="001C3331">
      <w:pPr>
        <w:spacing w:line="480" w:lineRule="auto"/>
        <w:rPr>
          <w:rFonts w:ascii="Times New Roman" w:hAnsi="Times New Roman" w:cs="Times New Roman"/>
        </w:rPr>
      </w:pPr>
    </w:p>
    <w:p w14:paraId="2B910892" w14:textId="76029696" w:rsidR="00DD6C31" w:rsidRDefault="00DD6C31" w:rsidP="001C3331">
      <w:pPr>
        <w:spacing w:line="480" w:lineRule="auto"/>
        <w:rPr>
          <w:rFonts w:ascii="Times New Roman" w:hAnsi="Times New Roman" w:cs="Times New Roman"/>
        </w:rPr>
      </w:pPr>
    </w:p>
    <w:p w14:paraId="5C57F89E" w14:textId="35E9B69E" w:rsidR="00DD6C31" w:rsidRDefault="00DD6C31" w:rsidP="001C3331">
      <w:pPr>
        <w:spacing w:line="480" w:lineRule="auto"/>
        <w:rPr>
          <w:rFonts w:ascii="Times New Roman" w:hAnsi="Times New Roman" w:cs="Times New Roman"/>
        </w:rPr>
      </w:pPr>
    </w:p>
    <w:p w14:paraId="620F907B" w14:textId="77777777" w:rsidR="00DD6C31" w:rsidRPr="00DD6C31" w:rsidRDefault="00DD6C31" w:rsidP="001C3331">
      <w:pPr>
        <w:spacing w:line="480" w:lineRule="auto"/>
        <w:rPr>
          <w:rFonts w:ascii="Times New Roman" w:hAnsi="Times New Roman" w:cs="Times New Roman"/>
        </w:rPr>
      </w:pPr>
    </w:p>
    <w:p w14:paraId="34CED704" w14:textId="77777777" w:rsidR="00514C27" w:rsidRDefault="00514C27" w:rsidP="001C3331">
      <w:pPr>
        <w:spacing w:line="480" w:lineRule="auto"/>
        <w:rPr>
          <w:rFonts w:ascii="Times New Roman" w:hAnsi="Times New Roman" w:cs="Times New Roman"/>
          <w:b/>
          <w:bCs/>
        </w:rPr>
      </w:pPr>
    </w:p>
    <w:p w14:paraId="012BF090" w14:textId="77777777" w:rsidR="00514C27" w:rsidRDefault="00514C27" w:rsidP="001C3331">
      <w:pPr>
        <w:spacing w:line="480" w:lineRule="auto"/>
        <w:rPr>
          <w:rFonts w:ascii="Times New Roman" w:hAnsi="Times New Roman" w:cs="Times New Roman"/>
          <w:b/>
          <w:bCs/>
        </w:rPr>
      </w:pPr>
    </w:p>
    <w:p w14:paraId="76DE68D0" w14:textId="77777777" w:rsidR="00514C27" w:rsidRDefault="00514C27" w:rsidP="001C3331">
      <w:pPr>
        <w:spacing w:line="480" w:lineRule="auto"/>
        <w:rPr>
          <w:rFonts w:ascii="Times New Roman" w:hAnsi="Times New Roman" w:cs="Times New Roman"/>
          <w:b/>
          <w:bCs/>
        </w:rPr>
      </w:pPr>
    </w:p>
    <w:p w14:paraId="291D7B1F" w14:textId="77777777" w:rsidR="00514C27" w:rsidRDefault="00514C27" w:rsidP="001C3331">
      <w:pPr>
        <w:spacing w:line="480" w:lineRule="auto"/>
        <w:rPr>
          <w:rFonts w:ascii="Times New Roman" w:hAnsi="Times New Roman" w:cs="Times New Roman"/>
          <w:b/>
          <w:bCs/>
        </w:rPr>
      </w:pPr>
    </w:p>
    <w:p w14:paraId="57C4E970" w14:textId="77777777" w:rsidR="00514C27" w:rsidRDefault="00514C27" w:rsidP="001C3331">
      <w:pPr>
        <w:spacing w:line="480" w:lineRule="auto"/>
        <w:rPr>
          <w:rFonts w:ascii="Times New Roman" w:hAnsi="Times New Roman" w:cs="Times New Roman"/>
          <w:b/>
          <w:bCs/>
        </w:rPr>
      </w:pPr>
    </w:p>
    <w:p w14:paraId="7E87B592" w14:textId="77777777" w:rsidR="00514C27" w:rsidRDefault="00514C27" w:rsidP="001C3331">
      <w:pPr>
        <w:spacing w:line="480" w:lineRule="auto"/>
        <w:rPr>
          <w:rFonts w:ascii="Times New Roman" w:hAnsi="Times New Roman" w:cs="Times New Roman"/>
          <w:b/>
          <w:bCs/>
        </w:rPr>
      </w:pPr>
    </w:p>
    <w:p w14:paraId="3633CED8" w14:textId="77777777" w:rsidR="00514C27" w:rsidRDefault="00514C27" w:rsidP="001C3331">
      <w:pPr>
        <w:spacing w:line="480" w:lineRule="auto"/>
        <w:rPr>
          <w:rFonts w:ascii="Times New Roman" w:hAnsi="Times New Roman" w:cs="Times New Roman"/>
          <w:b/>
          <w:bCs/>
        </w:rPr>
      </w:pPr>
    </w:p>
    <w:p w14:paraId="2CD69192" w14:textId="77777777" w:rsidR="00A54F8B" w:rsidRDefault="00A54F8B" w:rsidP="001C3331">
      <w:pPr>
        <w:spacing w:line="480" w:lineRule="auto"/>
        <w:rPr>
          <w:rFonts w:ascii="Times New Roman" w:hAnsi="Times New Roman" w:cs="Times New Roman"/>
          <w:b/>
          <w:bCs/>
        </w:rPr>
      </w:pPr>
    </w:p>
    <w:p w14:paraId="697975B4" w14:textId="3F2CF4B3" w:rsidR="004556FB" w:rsidRDefault="00394387" w:rsidP="00394387">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w:t>
      </w:r>
      <w:r w:rsidR="0012582F">
        <w:rPr>
          <w:rFonts w:ascii="Times New Roman" w:hAnsi="Times New Roman" w:cs="Times New Roman"/>
          <w:b/>
          <w:bCs/>
        </w:rPr>
        <w:t>8</w:t>
      </w:r>
      <w:r>
        <w:rPr>
          <w:rFonts w:ascii="Times New Roman" w:hAnsi="Times New Roman" w:cs="Times New Roman"/>
          <w:b/>
          <w:bCs/>
        </w:rPr>
        <w:t xml:space="preserve">: </w:t>
      </w:r>
      <w:r w:rsidR="004556FB">
        <w:rPr>
          <w:rFonts w:ascii="Times New Roman" w:hAnsi="Times New Roman" w:cs="Times New Roman"/>
          <w:b/>
          <w:bCs/>
        </w:rPr>
        <w:t>Conclusion</w:t>
      </w:r>
      <w:r w:rsidR="0012582F">
        <w:rPr>
          <w:rFonts w:ascii="Times New Roman" w:hAnsi="Times New Roman" w:cs="Times New Roman"/>
          <w:b/>
          <w:bCs/>
        </w:rPr>
        <w:t xml:space="preserve"> and Future Works</w:t>
      </w:r>
    </w:p>
    <w:p w14:paraId="77139687" w14:textId="7A990ED9" w:rsidR="004556FB" w:rsidRDefault="00514C27" w:rsidP="00514C27">
      <w:pPr>
        <w:spacing w:line="480" w:lineRule="auto"/>
        <w:ind w:firstLine="720"/>
        <w:rPr>
          <w:rFonts w:ascii="Times New Roman" w:hAnsi="Times New Roman" w:cs="Times New Roman"/>
        </w:rPr>
      </w:pPr>
      <w:r>
        <w:rPr>
          <w:rFonts w:ascii="Times New Roman" w:hAnsi="Times New Roman" w:cs="Times New Roman"/>
        </w:rPr>
        <w:t xml:space="preserve">The desire to retake control over student’s academic information led to the implementation of this project and guided it through the end. It was initially sought to implement a fully functioning blockchain for utilization in this project. However, that task proved to be too difficult for a single person to undertake in a reasonable amount of time. Thus, an alternative was pursued; the alternative contained the main </w:t>
      </w:r>
      <w:r w:rsidR="00287C66">
        <w:rPr>
          <w:rFonts w:ascii="Times New Roman" w:hAnsi="Times New Roman" w:cs="Times New Roman"/>
        </w:rPr>
        <w:t>sought-after</w:t>
      </w:r>
      <w:r>
        <w:rPr>
          <w:rFonts w:ascii="Times New Roman" w:hAnsi="Times New Roman" w:cs="Times New Roman"/>
        </w:rPr>
        <w:t xml:space="preserve"> functionality, which was the linking of records via cryptographically secure hashes.</w:t>
      </w:r>
      <w:r w:rsidR="00287C66">
        <w:rPr>
          <w:rFonts w:ascii="Times New Roman" w:hAnsi="Times New Roman" w:cs="Times New Roman"/>
        </w:rPr>
        <w:t xml:space="preserve"> The goal was revised to implement someone that vaguely resembles a blockchain in concept, rather than a blockchain itself. There was also need to </w:t>
      </w:r>
      <w:r w:rsidR="00BA415F">
        <w:rPr>
          <w:rFonts w:ascii="Times New Roman" w:hAnsi="Times New Roman" w:cs="Times New Roman"/>
        </w:rPr>
        <w:t>provide the user requesting the certificate with a website. Additionally, there had to be a tool that would allow the administrator of the records the ability to modify and verify the records.</w:t>
      </w:r>
    </w:p>
    <w:p w14:paraId="5CDB8395" w14:textId="0572FF19"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The project started with the creation of the website first. The app had to simple and make a request to an Azure Function. Once the request was received by the Function, it would search the database, and prepare a pdf document with the student’s information. The Function would then have to encode the pdf document as a Base64 string, so that it could be sent back as the response to the received request. The web application would then receive the response, extract the string, build the document blob and display it back to the user as a pdf document on their browser screen. The entire process also had to be reasonably fast. The process from start to end takes a few seconds on average.</w:t>
      </w:r>
    </w:p>
    <w:p w14:paraId="27B103BA" w14:textId="05D2CAFA"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After implementing the simplistic website, the first Azure Function responsible for generating the pdf document was implemented. It was tested with data that was inserted by hand into the Cosmos database emulator. The biggest d</w:t>
      </w:r>
      <w:r w:rsidR="00060BEB">
        <w:rPr>
          <w:rFonts w:ascii="Times New Roman" w:hAnsi="Times New Roman" w:cs="Times New Roman"/>
        </w:rPr>
        <w:t xml:space="preserve">rawback here was finding a library that would allow the creation of document and be able to be run in a </w:t>
      </w:r>
      <w:r w:rsidR="00060BEB">
        <w:rPr>
          <w:rFonts w:ascii="Times New Roman" w:hAnsi="Times New Roman" w:cs="Times New Roman"/>
        </w:rPr>
        <w:lastRenderedPageBreak/>
        <w:t xml:space="preserve">serverless environment with no external dependencies. Following that, various transmission encodings were researched until the Base64 was picked due to it being the perfect fit for the project. There was some difficulty encountered on the best way to display rebuild the binary and display it to the user, it too was solved after some research into the topic. </w:t>
      </w:r>
    </w:p>
    <w:p w14:paraId="02C17A64" w14:textId="6C16C007" w:rsidR="00492A2F" w:rsidRDefault="00492A2F" w:rsidP="00514C27">
      <w:pPr>
        <w:spacing w:line="480" w:lineRule="auto"/>
        <w:ind w:firstLine="720"/>
        <w:rPr>
          <w:rFonts w:ascii="Times New Roman" w:hAnsi="Times New Roman" w:cs="Times New Roman"/>
        </w:rPr>
      </w:pPr>
      <w:r>
        <w:rPr>
          <w:rFonts w:ascii="Times New Roman" w:hAnsi="Times New Roman" w:cs="Times New Roman"/>
        </w:rPr>
        <w:t>Lastly, there was a need for a tool that would allow for rapid testing of the creation of student record and the insertion of the data into the database.</w:t>
      </w:r>
      <w:r w:rsidR="00632366">
        <w:rPr>
          <w:rFonts w:ascii="Times New Roman" w:hAnsi="Times New Roman" w:cs="Times New Roman"/>
        </w:rPr>
        <w:t xml:space="preserve"> The tool generates a JSON file with the student’s records and when the record is transmitted to the Azure Function responsible for the insert, calculates and handles the generation of hash values and the linking of nodes. </w:t>
      </w:r>
      <w:r w:rsidR="007C1913">
        <w:rPr>
          <w:rFonts w:ascii="Times New Roman" w:hAnsi="Times New Roman" w:cs="Times New Roman"/>
        </w:rPr>
        <w:t>One of the biggest functionalities delivered by the tool is the ability to verify and validate the authenticity of the entire chain of student records. It is responsible for computing the various required hashes and looking for a mismatch and then observing the user where the mismatch occurred.</w:t>
      </w:r>
    </w:p>
    <w:p w14:paraId="51DC6D20" w14:textId="3AB45F67" w:rsidR="00B71535" w:rsidRDefault="007C1913" w:rsidP="0012582F">
      <w:pPr>
        <w:spacing w:line="480" w:lineRule="auto"/>
        <w:ind w:firstLine="720"/>
        <w:rPr>
          <w:rFonts w:ascii="Times New Roman" w:hAnsi="Times New Roman" w:cs="Times New Roman"/>
        </w:rPr>
      </w:pPr>
      <w:r>
        <w:rPr>
          <w:rFonts w:ascii="Times New Roman" w:hAnsi="Times New Roman" w:cs="Times New Roman"/>
        </w:rPr>
        <w:t xml:space="preserve">The project provides completed workflows for the two different end users. The person requesting the data is able to get a verified certificate similar to the one generated by the current system. The person responsible for administrating the records is able to insert and verify the records. The entire workflow for either of the users is seamless and takes a few seconds on average, while simultaneously gaining all the benefits of a serverless architecture. </w:t>
      </w:r>
    </w:p>
    <w:p w14:paraId="21550B4F" w14:textId="51DD8BC9" w:rsidR="00B71535" w:rsidRDefault="00B71535" w:rsidP="0012582F">
      <w:pPr>
        <w:spacing w:line="480" w:lineRule="auto"/>
        <w:ind w:firstLine="720"/>
        <w:rPr>
          <w:rFonts w:ascii="Times New Roman" w:hAnsi="Times New Roman" w:cs="Times New Roman"/>
        </w:rPr>
      </w:pPr>
      <w:r>
        <w:rPr>
          <w:rFonts w:ascii="Times New Roman" w:hAnsi="Times New Roman" w:cs="Times New Roman"/>
        </w:rPr>
        <w:t xml:space="preserve">There are a few ideas that were thought of that could benefit from further improvement. </w:t>
      </w:r>
      <w:r w:rsidR="005D312C">
        <w:rPr>
          <w:rFonts w:ascii="Times New Roman" w:hAnsi="Times New Roman" w:cs="Times New Roman"/>
        </w:rPr>
        <w:t xml:space="preserve">The first area that could be further explored has to do with hybrid serverless platforms. It is possible that there could be further possible cost savings or unknown benefits resulting from the mixing and matching services from different </w:t>
      </w:r>
      <w:r w:rsidR="005D312C">
        <w:rPr>
          <w:rFonts w:ascii="Times New Roman" w:hAnsi="Times New Roman" w:cs="Times New Roman"/>
        </w:rPr>
        <w:lastRenderedPageBreak/>
        <w:t>platforms. The compute service could be Azure Functions and, the web application can be hosted on an Amazon EC2 instance. It is unknown at this time what sort of advantages or disadvantages could result from such an arrangement. It would have to looked into for further detail.</w:t>
      </w:r>
    </w:p>
    <w:p w14:paraId="3B488798" w14:textId="7743DFC1" w:rsidR="005D312C" w:rsidRPr="00B71535" w:rsidRDefault="009845B4" w:rsidP="00514C27">
      <w:pPr>
        <w:spacing w:line="480" w:lineRule="auto"/>
        <w:ind w:firstLine="720"/>
        <w:rPr>
          <w:rFonts w:ascii="Times New Roman" w:hAnsi="Times New Roman" w:cs="Times New Roman"/>
        </w:rPr>
      </w:pPr>
      <w:r>
        <w:rPr>
          <w:rFonts w:ascii="Times New Roman" w:hAnsi="Times New Roman" w:cs="Times New Roman"/>
        </w:rPr>
        <w:t xml:space="preserve">An additional way the project can be further worked </w:t>
      </w:r>
      <w:r w:rsidR="00A00BBB">
        <w:rPr>
          <w:rFonts w:ascii="Times New Roman" w:hAnsi="Times New Roman" w:cs="Times New Roman"/>
        </w:rPr>
        <w:t>upon</w:t>
      </w:r>
      <w:r>
        <w:rPr>
          <w:rFonts w:ascii="Times New Roman" w:hAnsi="Times New Roman" w:cs="Times New Roman"/>
        </w:rPr>
        <w:t xml:space="preserve"> is </w:t>
      </w:r>
      <w:r w:rsidR="00A00BBB">
        <w:rPr>
          <w:rFonts w:ascii="Times New Roman" w:hAnsi="Times New Roman" w:cs="Times New Roman"/>
        </w:rPr>
        <w:t>by</w:t>
      </w:r>
      <w:r>
        <w:rPr>
          <w:rFonts w:ascii="Times New Roman" w:hAnsi="Times New Roman" w:cs="Times New Roman"/>
        </w:rPr>
        <w:t xml:space="preserve"> test</w:t>
      </w:r>
      <w:r w:rsidR="00A00BBB">
        <w:rPr>
          <w:rFonts w:ascii="Times New Roman" w:hAnsi="Times New Roman" w:cs="Times New Roman"/>
        </w:rPr>
        <w:t>ing</w:t>
      </w:r>
      <w:r>
        <w:rPr>
          <w:rFonts w:ascii="Times New Roman" w:hAnsi="Times New Roman" w:cs="Times New Roman"/>
        </w:rPr>
        <w:t xml:space="preserve"> and implement</w:t>
      </w:r>
      <w:r w:rsidR="00A00BBB">
        <w:rPr>
          <w:rFonts w:ascii="Times New Roman" w:hAnsi="Times New Roman" w:cs="Times New Roman"/>
        </w:rPr>
        <w:t>ing</w:t>
      </w:r>
      <w:r>
        <w:rPr>
          <w:rFonts w:ascii="Times New Roman" w:hAnsi="Times New Roman" w:cs="Times New Roman"/>
        </w:rPr>
        <w:t xml:space="preserve"> various strategies on handling a modified record chain. For the purposes of this project, it only went as far as determining if the chain of records was modified. To fix the issue, the user has to manually go to the failing record and fix the mismatch by hand. Another way to handle this issue would be to invalidate the entire chain and add the user records from scratch, thus rebuilding the entire chain. An alternative to the previous could be to only invalidate the remainder of the chain from the failing record. Alternatively, there could be a self-repair functionality that could be employed, where the failing record is restored back to the original values and the rest of the chain is repaired in a similar manner. Finding the correct implementation or the most effective method was beyond the scope of this project, as there would be issues unseen by a single person, and would require the feedback and input of everyone involved in the process.</w:t>
      </w:r>
    </w:p>
    <w:p w14:paraId="4D65BF3B" w14:textId="5366122C" w:rsidR="00C75FDA" w:rsidRDefault="00C75FDA" w:rsidP="001C3331">
      <w:pPr>
        <w:spacing w:line="480" w:lineRule="auto"/>
        <w:rPr>
          <w:rFonts w:ascii="Times New Roman" w:hAnsi="Times New Roman" w:cs="Times New Roman"/>
          <w:b/>
          <w:bCs/>
        </w:rPr>
      </w:pPr>
    </w:p>
    <w:p w14:paraId="1A591BAA" w14:textId="0965329C" w:rsidR="00452E79" w:rsidRDefault="00452E79" w:rsidP="00D17306">
      <w:pPr>
        <w:rPr>
          <w:rFonts w:ascii="Times New Roman" w:hAnsi="Times New Roman" w:cs="Times New Roman"/>
          <w:b/>
          <w:bCs/>
        </w:rPr>
      </w:pPr>
    </w:p>
    <w:p w14:paraId="0A534DA9" w14:textId="38D70EB5" w:rsidR="00A54F8B" w:rsidRDefault="00A54F8B" w:rsidP="00D17306">
      <w:pPr>
        <w:rPr>
          <w:rFonts w:ascii="Times New Roman" w:hAnsi="Times New Roman" w:cs="Times New Roman"/>
          <w:b/>
          <w:bCs/>
        </w:rPr>
      </w:pPr>
    </w:p>
    <w:p w14:paraId="4A1A2FF8" w14:textId="77777777" w:rsidR="0012582F" w:rsidRDefault="0012582F" w:rsidP="00DA6437">
      <w:pPr>
        <w:jc w:val="center"/>
        <w:rPr>
          <w:rFonts w:ascii="Times New Roman" w:hAnsi="Times New Roman" w:cs="Times New Roman"/>
          <w:b/>
          <w:bCs/>
        </w:rPr>
      </w:pPr>
    </w:p>
    <w:p w14:paraId="7AB6DB86" w14:textId="77777777" w:rsidR="0012582F" w:rsidRDefault="0012582F" w:rsidP="00DA6437">
      <w:pPr>
        <w:jc w:val="center"/>
        <w:rPr>
          <w:rFonts w:ascii="Times New Roman" w:hAnsi="Times New Roman" w:cs="Times New Roman"/>
          <w:b/>
          <w:bCs/>
        </w:rPr>
      </w:pPr>
    </w:p>
    <w:p w14:paraId="1A32EBE4" w14:textId="77777777" w:rsidR="0012582F" w:rsidRDefault="0012582F" w:rsidP="00DA6437">
      <w:pPr>
        <w:jc w:val="center"/>
        <w:rPr>
          <w:rFonts w:ascii="Times New Roman" w:hAnsi="Times New Roman" w:cs="Times New Roman"/>
          <w:b/>
          <w:bCs/>
        </w:rPr>
      </w:pPr>
    </w:p>
    <w:p w14:paraId="734114D1" w14:textId="77777777" w:rsidR="0012582F" w:rsidRDefault="0012582F" w:rsidP="00DA6437">
      <w:pPr>
        <w:jc w:val="center"/>
        <w:rPr>
          <w:rFonts w:ascii="Times New Roman" w:hAnsi="Times New Roman" w:cs="Times New Roman"/>
          <w:b/>
          <w:bCs/>
        </w:rPr>
      </w:pPr>
    </w:p>
    <w:p w14:paraId="0414A316" w14:textId="77777777" w:rsidR="0012582F" w:rsidRDefault="0012582F" w:rsidP="00DA6437">
      <w:pPr>
        <w:jc w:val="center"/>
        <w:rPr>
          <w:rFonts w:ascii="Times New Roman" w:hAnsi="Times New Roman" w:cs="Times New Roman"/>
          <w:b/>
          <w:bCs/>
        </w:rPr>
      </w:pPr>
    </w:p>
    <w:p w14:paraId="5E4D8003" w14:textId="77777777" w:rsidR="0012582F" w:rsidRDefault="0012582F" w:rsidP="00DA6437">
      <w:pPr>
        <w:jc w:val="center"/>
        <w:rPr>
          <w:rFonts w:ascii="Times New Roman" w:hAnsi="Times New Roman" w:cs="Times New Roman"/>
          <w:b/>
          <w:bCs/>
        </w:rPr>
      </w:pPr>
    </w:p>
    <w:p w14:paraId="2E584D96" w14:textId="77777777" w:rsidR="0012582F" w:rsidRDefault="0012582F" w:rsidP="00DA6437">
      <w:pPr>
        <w:jc w:val="center"/>
        <w:rPr>
          <w:rFonts w:ascii="Times New Roman" w:hAnsi="Times New Roman" w:cs="Times New Roman"/>
          <w:b/>
          <w:bCs/>
        </w:rPr>
      </w:pPr>
    </w:p>
    <w:p w14:paraId="3A8C3EF6" w14:textId="77777777" w:rsidR="0012582F" w:rsidRDefault="0012582F" w:rsidP="00DA6437">
      <w:pPr>
        <w:jc w:val="center"/>
        <w:rPr>
          <w:rFonts w:ascii="Times New Roman" w:hAnsi="Times New Roman" w:cs="Times New Roman"/>
          <w:b/>
          <w:bCs/>
        </w:rPr>
      </w:pPr>
    </w:p>
    <w:p w14:paraId="1DEC7190" w14:textId="77777777" w:rsidR="0012582F" w:rsidRDefault="0012582F" w:rsidP="00DA6437">
      <w:pPr>
        <w:jc w:val="center"/>
        <w:rPr>
          <w:rFonts w:ascii="Times New Roman" w:hAnsi="Times New Roman" w:cs="Times New Roman"/>
          <w:b/>
          <w:bCs/>
        </w:rPr>
      </w:pPr>
    </w:p>
    <w:p w14:paraId="6BA7AAA1" w14:textId="77777777" w:rsidR="0012582F" w:rsidRDefault="0012582F" w:rsidP="00DA6437">
      <w:pPr>
        <w:jc w:val="center"/>
        <w:rPr>
          <w:rFonts w:ascii="Times New Roman" w:hAnsi="Times New Roman" w:cs="Times New Roman"/>
          <w:b/>
          <w:bCs/>
        </w:rPr>
      </w:pPr>
    </w:p>
    <w:p w14:paraId="2D5C0614" w14:textId="12CD5E4F" w:rsidR="00A54F8B" w:rsidRDefault="00A54F8B" w:rsidP="00DA6437">
      <w:pPr>
        <w:jc w:val="center"/>
        <w:rPr>
          <w:rFonts w:ascii="Times New Roman" w:hAnsi="Times New Roman" w:cs="Times New Roman"/>
          <w:b/>
          <w:bCs/>
        </w:rPr>
      </w:pPr>
      <w:r>
        <w:rPr>
          <w:rFonts w:ascii="Times New Roman" w:hAnsi="Times New Roman" w:cs="Times New Roman"/>
          <w:b/>
          <w:bCs/>
        </w:rPr>
        <w:lastRenderedPageBreak/>
        <w:t>Works Cited</w:t>
      </w:r>
    </w:p>
    <w:p w14:paraId="597B2D37" w14:textId="77777777" w:rsidR="00A54F8B" w:rsidRDefault="00A54F8B" w:rsidP="00D17306">
      <w:pPr>
        <w:rPr>
          <w:rFonts w:ascii="Times New Roman" w:hAnsi="Times New Roman" w:cs="Times New Roman"/>
        </w:rPr>
      </w:pPr>
    </w:p>
    <w:p w14:paraId="634B2ED9" w14:textId="77777777" w:rsidR="00650D34" w:rsidRPr="00650D34" w:rsidRDefault="00D8266E" w:rsidP="00A54F8B">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00650D34" w:rsidRPr="00650D34">
        <w:rPr>
          <w:rFonts w:ascii="Times New Roman" w:hAnsi="Times New Roman" w:cs="Times New Roman"/>
        </w:rPr>
        <w:t>[1]</w:t>
      </w:r>
      <w:r w:rsidR="00650D34" w:rsidRPr="00650D34">
        <w:rPr>
          <w:rFonts w:ascii="Times New Roman" w:hAnsi="Times New Roman" w:cs="Times New Roman"/>
        </w:rPr>
        <w:tab/>
        <w:t xml:space="preserve">A. © C. S. University, N. 18111 N. Street, Northridge, and C. 91330 P.-1200 / C. Us, “Transcripts and Diplomas,” </w:t>
      </w:r>
      <w:r w:rsidR="00650D34" w:rsidRPr="00650D34">
        <w:rPr>
          <w:rFonts w:ascii="Times New Roman" w:hAnsi="Times New Roman" w:cs="Times New Roman"/>
          <w:i/>
          <w:iCs/>
        </w:rPr>
        <w:t>California State University, Northridge</w:t>
      </w:r>
      <w:r w:rsidR="00650D34" w:rsidRPr="00650D34">
        <w:rPr>
          <w:rFonts w:ascii="Times New Roman" w:hAnsi="Times New Roman" w:cs="Times New Roman"/>
        </w:rPr>
        <w:t>, 08-Jul-2013. [Online]. Available: https://www.csun.edu/alumni/transcripts-and-diplomas. [Accessed: 10-Jun-2019].</w:t>
      </w:r>
    </w:p>
    <w:p w14:paraId="565115F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w:t>
      </w:r>
      <w:r w:rsidRPr="00650D34">
        <w:rPr>
          <w:rFonts w:ascii="Times New Roman" w:hAnsi="Times New Roman" w:cs="Times New Roman"/>
        </w:rPr>
        <w:tab/>
        <w:t xml:space="preserve">M. Fowler, “Serverless Architectures,” </w:t>
      </w:r>
      <w:r w:rsidRPr="00650D34">
        <w:rPr>
          <w:rFonts w:ascii="Times New Roman" w:hAnsi="Times New Roman" w:cs="Times New Roman"/>
          <w:i/>
          <w:iCs/>
        </w:rPr>
        <w:t>martinfowler.com</w:t>
      </w:r>
      <w:r w:rsidRPr="00650D34">
        <w:rPr>
          <w:rFonts w:ascii="Times New Roman" w:hAnsi="Times New Roman" w:cs="Times New Roman"/>
        </w:rPr>
        <w:t>. [Online]. Available: https://martinfowler.com/articles/serverless.html. [Accessed: 10-Jun-2019].</w:t>
      </w:r>
    </w:p>
    <w:p w14:paraId="7FC3B9F4"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w:t>
      </w:r>
      <w:r w:rsidRPr="00650D34">
        <w:rPr>
          <w:rFonts w:ascii="Times New Roman" w:hAnsi="Times New Roman" w:cs="Times New Roman"/>
        </w:rPr>
        <w:tab/>
        <w:t xml:space="preserve">F. Bashir, “What is Serverless Architecture? What are its Pros and Cons?,” </w:t>
      </w:r>
      <w:r w:rsidRPr="00650D34">
        <w:rPr>
          <w:rFonts w:ascii="Times New Roman" w:hAnsi="Times New Roman" w:cs="Times New Roman"/>
          <w:i/>
          <w:iCs/>
        </w:rPr>
        <w:t>Hacker Noon</w:t>
      </w:r>
      <w:r w:rsidRPr="00650D34">
        <w:rPr>
          <w:rFonts w:ascii="Times New Roman" w:hAnsi="Times New Roman" w:cs="Times New Roman"/>
        </w:rPr>
        <w:t>, 28-May-2018. [Online]. Available: https://hackernoon.com/what-is-serverless-architecture-what-are-its-pros-and-cons-cc4b804022e9. [Accessed: 10-Jun-2019].</w:t>
      </w:r>
    </w:p>
    <w:p w14:paraId="12C1CC1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4]</w:t>
      </w:r>
      <w:r w:rsidRPr="00650D34">
        <w:rPr>
          <w:rFonts w:ascii="Times New Roman" w:hAnsi="Times New Roman" w:cs="Times New Roman"/>
        </w:rPr>
        <w:tab/>
        <w:t xml:space="preserve">M. Nofer, P. Gomber, O. Hinz, and D. Schiereck, “Blockchain,” </w:t>
      </w:r>
      <w:r w:rsidRPr="00650D34">
        <w:rPr>
          <w:rFonts w:ascii="Times New Roman" w:hAnsi="Times New Roman" w:cs="Times New Roman"/>
          <w:i/>
          <w:iCs/>
        </w:rPr>
        <w:t>Bus. Inf. Syst. Eng.</w:t>
      </w:r>
      <w:r w:rsidRPr="00650D34">
        <w:rPr>
          <w:rFonts w:ascii="Times New Roman" w:hAnsi="Times New Roman" w:cs="Times New Roman"/>
        </w:rPr>
        <w:t>, vol. 59, no. 3, pp. 183–187, Jun. 2017.</w:t>
      </w:r>
    </w:p>
    <w:p w14:paraId="2FBE568F"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5]</w:t>
      </w:r>
      <w:r w:rsidRPr="00650D34">
        <w:rPr>
          <w:rFonts w:ascii="Times New Roman" w:hAnsi="Times New Roman" w:cs="Times New Roman"/>
        </w:rPr>
        <w:tab/>
        <w:t xml:space="preserve">“Blockchain explained,” </w:t>
      </w:r>
      <w:r w:rsidRPr="00650D34">
        <w:rPr>
          <w:rFonts w:ascii="Times New Roman" w:hAnsi="Times New Roman" w:cs="Times New Roman"/>
          <w:i/>
          <w:iCs/>
        </w:rPr>
        <w:t>Reuters</w:t>
      </w:r>
      <w:r w:rsidRPr="00650D34">
        <w:rPr>
          <w:rFonts w:ascii="Times New Roman" w:hAnsi="Times New Roman" w:cs="Times New Roman"/>
        </w:rPr>
        <w:t>. [Online]. Available: http://graphics.reuters.com/TECHNOLOGY-BLOCKCHAIN/010070P11GN/index.html. [Accessed: 10-Jun-2019].</w:t>
      </w:r>
    </w:p>
    <w:p w14:paraId="340B702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6]</w:t>
      </w:r>
      <w:r w:rsidRPr="00650D34">
        <w:rPr>
          <w:rFonts w:ascii="Times New Roman" w:hAnsi="Times New Roman" w:cs="Times New Roman"/>
        </w:rPr>
        <w:tab/>
        <w:t xml:space="preserve">S. W. 10 O. March, “Blockchain for Student Records,” </w:t>
      </w:r>
      <w:r w:rsidRPr="00650D34">
        <w:rPr>
          <w:rFonts w:ascii="Times New Roman" w:hAnsi="Times New Roman" w:cs="Times New Roman"/>
          <w:i/>
          <w:iCs/>
        </w:rPr>
        <w:t>Bold Business</w:t>
      </w:r>
      <w:r w:rsidRPr="00650D34">
        <w:rPr>
          <w:rFonts w:ascii="Times New Roman" w:hAnsi="Times New Roman" w:cs="Times New Roman"/>
        </w:rPr>
        <w:t>, 10-Oct-2017. .</w:t>
      </w:r>
    </w:p>
    <w:p w14:paraId="35D9AD6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7]</w:t>
      </w:r>
      <w:r w:rsidRPr="00650D34">
        <w:rPr>
          <w:rFonts w:ascii="Times New Roman" w:hAnsi="Times New Roman" w:cs="Times New Roman"/>
        </w:rPr>
        <w:tab/>
        <w:t xml:space="preserve">“IBM unveils Blockchain as a Service based on open source Hyperledger Fabric technology,” </w:t>
      </w:r>
      <w:r w:rsidRPr="00650D34">
        <w:rPr>
          <w:rFonts w:ascii="Times New Roman" w:hAnsi="Times New Roman" w:cs="Times New Roman"/>
          <w:i/>
          <w:iCs/>
        </w:rPr>
        <w:t>TechCrunch</w:t>
      </w:r>
      <w:r w:rsidRPr="00650D34">
        <w:rPr>
          <w:rFonts w:ascii="Times New Roman" w:hAnsi="Times New Roman" w:cs="Times New Roman"/>
        </w:rPr>
        <w:t>. .</w:t>
      </w:r>
    </w:p>
    <w:p w14:paraId="7ADF301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8]</w:t>
      </w:r>
      <w:r w:rsidRPr="00650D34">
        <w:rPr>
          <w:rFonts w:ascii="Times New Roman" w:hAnsi="Times New Roman" w:cs="Times New Roman"/>
        </w:rPr>
        <w:tab/>
        <w:t xml:space="preserve">“About,” </w:t>
      </w:r>
      <w:r w:rsidRPr="00650D34">
        <w:rPr>
          <w:rFonts w:ascii="Times New Roman" w:hAnsi="Times New Roman" w:cs="Times New Roman"/>
          <w:i/>
          <w:iCs/>
        </w:rPr>
        <w:t>Learning Machine</w:t>
      </w:r>
      <w:r w:rsidRPr="00650D34">
        <w:rPr>
          <w:rFonts w:ascii="Times New Roman" w:hAnsi="Times New Roman" w:cs="Times New Roman"/>
        </w:rPr>
        <w:t>. [Online]. Available: https://www.learningmachine.com/about. [Accessed: 23-Jun-2019].</w:t>
      </w:r>
    </w:p>
    <w:p w14:paraId="5F441DF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9]</w:t>
      </w:r>
      <w:r w:rsidRPr="00650D34">
        <w:rPr>
          <w:rFonts w:ascii="Times New Roman" w:hAnsi="Times New Roman" w:cs="Times New Roman"/>
        </w:rPr>
        <w:tab/>
        <w:t xml:space="preserve">M. Techlabs, “What is Serverless Architecture? What are its criticisms and drawbacks?,” </w:t>
      </w:r>
      <w:r w:rsidRPr="00650D34">
        <w:rPr>
          <w:rFonts w:ascii="Times New Roman" w:hAnsi="Times New Roman" w:cs="Times New Roman"/>
          <w:i/>
          <w:iCs/>
        </w:rPr>
        <w:t>Medium</w:t>
      </w:r>
      <w:r w:rsidRPr="00650D34">
        <w:rPr>
          <w:rFonts w:ascii="Times New Roman" w:hAnsi="Times New Roman" w:cs="Times New Roman"/>
        </w:rPr>
        <w:t>, 04-May-2017. .</w:t>
      </w:r>
    </w:p>
    <w:p w14:paraId="533DAD0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0]</w:t>
      </w:r>
      <w:r w:rsidRPr="00650D34">
        <w:rPr>
          <w:rFonts w:ascii="Times New Roman" w:hAnsi="Times New Roman" w:cs="Times New Roman"/>
        </w:rPr>
        <w:tab/>
        <w:t xml:space="preserve">“Bare-metal server,” </w:t>
      </w:r>
      <w:r w:rsidRPr="00650D34">
        <w:rPr>
          <w:rFonts w:ascii="Times New Roman" w:hAnsi="Times New Roman" w:cs="Times New Roman"/>
          <w:i/>
          <w:iCs/>
        </w:rPr>
        <w:t>Wikipedia</w:t>
      </w:r>
      <w:r w:rsidRPr="00650D34">
        <w:rPr>
          <w:rFonts w:ascii="Times New Roman" w:hAnsi="Times New Roman" w:cs="Times New Roman"/>
        </w:rPr>
        <w:t>. 28-Mar-2019.</w:t>
      </w:r>
    </w:p>
    <w:p w14:paraId="002480E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1]</w:t>
      </w:r>
      <w:r w:rsidRPr="00650D34">
        <w:rPr>
          <w:rFonts w:ascii="Times New Roman" w:hAnsi="Times New Roman" w:cs="Times New Roman"/>
        </w:rPr>
        <w:tab/>
        <w:t xml:space="preserve">“A brief history of serverless (or, how I learned to stop worrying and start loving the cloud),” </w:t>
      </w:r>
      <w:r w:rsidRPr="00650D34">
        <w:rPr>
          <w:rFonts w:ascii="Times New Roman" w:hAnsi="Times New Roman" w:cs="Times New Roman"/>
          <w:i/>
          <w:iCs/>
        </w:rPr>
        <w:t>freeCodeCamp.org News</w:t>
      </w:r>
      <w:r w:rsidRPr="00650D34">
        <w:rPr>
          <w:rFonts w:ascii="Times New Roman" w:hAnsi="Times New Roman" w:cs="Times New Roman"/>
        </w:rPr>
        <w:t>, 05-Apr-2018. [Online]. Available: https://www.freecodecamp.org/news/a-brief-history-of-serverless-or-how-i-learned-to-stop-worrying-and-start-loving-the-cloud-7e2fc633310d/. [Accessed: 24-Jun-2019].</w:t>
      </w:r>
    </w:p>
    <w:p w14:paraId="1372B63A"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2]</w:t>
      </w:r>
      <w:r w:rsidRPr="00650D34">
        <w:rPr>
          <w:rFonts w:ascii="Times New Roman" w:hAnsi="Times New Roman" w:cs="Times New Roman"/>
        </w:rPr>
        <w:tab/>
        <w:t xml:space="preserve">May 26 and 2017, “Docker Downsides: Container Cons to Consider before Adopting Docker,” </w:t>
      </w:r>
      <w:r w:rsidRPr="00650D34">
        <w:rPr>
          <w:rFonts w:ascii="Times New Roman" w:hAnsi="Times New Roman" w:cs="Times New Roman"/>
          <w:i/>
          <w:iCs/>
        </w:rPr>
        <w:t>Channel Futures</w:t>
      </w:r>
      <w:r w:rsidRPr="00650D34">
        <w:rPr>
          <w:rFonts w:ascii="Times New Roman" w:hAnsi="Times New Roman" w:cs="Times New Roman"/>
        </w:rPr>
        <w:t>, 26-May-2017. [Online]. Available: https://www.channelfutures.com/open-source/docker-downsides-container-cons-to-consider-before-adopting-docker. [Accessed: 24-Jun-2019].</w:t>
      </w:r>
    </w:p>
    <w:p w14:paraId="32C5966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3]</w:t>
      </w:r>
      <w:r w:rsidRPr="00650D34">
        <w:rPr>
          <w:rFonts w:ascii="Times New Roman" w:hAnsi="Times New Roman" w:cs="Times New Roman"/>
        </w:rPr>
        <w:tab/>
        <w:t>ggailey777, “Supported languages in Azure Functions.” [Online]. Available: https://docs.microsoft.com/en-us/azure/azure-functions/supported-languages. [Accessed: 26-Jun-2019].</w:t>
      </w:r>
    </w:p>
    <w:p w14:paraId="6127D2A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4]</w:t>
      </w:r>
      <w:r w:rsidRPr="00650D34">
        <w:rPr>
          <w:rFonts w:ascii="Times New Roman" w:hAnsi="Times New Roman" w:cs="Times New Roman"/>
        </w:rPr>
        <w:tab/>
        <w:t xml:space="preserve">“AWS Lambda – FAQs,” </w:t>
      </w:r>
      <w:r w:rsidRPr="00650D34">
        <w:rPr>
          <w:rFonts w:ascii="Times New Roman" w:hAnsi="Times New Roman" w:cs="Times New Roman"/>
          <w:i/>
          <w:iCs/>
        </w:rPr>
        <w:t>Amazon Web Services, Inc.</w:t>
      </w:r>
      <w:r w:rsidRPr="00650D34">
        <w:rPr>
          <w:rFonts w:ascii="Times New Roman" w:hAnsi="Times New Roman" w:cs="Times New Roman"/>
        </w:rPr>
        <w:t xml:space="preserve"> [Online]. Available: https://aws.amazon.com/lambda/faqs/. [Accessed: 26-Jun-2019].</w:t>
      </w:r>
    </w:p>
    <w:p w14:paraId="4FC8350B"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5]</w:t>
      </w:r>
      <w:r w:rsidRPr="00650D34">
        <w:rPr>
          <w:rFonts w:ascii="Times New Roman" w:hAnsi="Times New Roman" w:cs="Times New Roman"/>
        </w:rPr>
        <w:tab/>
        <w:t>“HTTP Methods GET vs POST.” [Online]. Available: https://www.w3schools.com/tags/ref_httpmethods.asp. [Accessed: 26-Jun-2019].</w:t>
      </w:r>
    </w:p>
    <w:p w14:paraId="4EA7B69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6]</w:t>
      </w:r>
      <w:r w:rsidRPr="00650D34">
        <w:rPr>
          <w:rFonts w:ascii="Times New Roman" w:hAnsi="Times New Roman" w:cs="Times New Roman"/>
        </w:rPr>
        <w:tab/>
        <w:t>E. Geschwinde and H.-J. Schoenig, “An Introduction to SQL,” 2002.</w:t>
      </w:r>
    </w:p>
    <w:p w14:paraId="1313D52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7]</w:t>
      </w:r>
      <w:r w:rsidRPr="00650D34">
        <w:rPr>
          <w:rFonts w:ascii="Times New Roman" w:hAnsi="Times New Roman" w:cs="Times New Roman"/>
        </w:rPr>
        <w:tab/>
        <w:t xml:space="preserve">S. Yegulalp, “What is NoSQL? NoSQL databases explained,” </w:t>
      </w:r>
      <w:r w:rsidRPr="00650D34">
        <w:rPr>
          <w:rFonts w:ascii="Times New Roman" w:hAnsi="Times New Roman" w:cs="Times New Roman"/>
          <w:i/>
          <w:iCs/>
        </w:rPr>
        <w:t>InfoWorld</w:t>
      </w:r>
      <w:r w:rsidRPr="00650D34">
        <w:rPr>
          <w:rFonts w:ascii="Times New Roman" w:hAnsi="Times New Roman" w:cs="Times New Roman"/>
        </w:rPr>
        <w:t>, 07-Dec-2017. [Online]. Available: https://www.infoworld.com/article/3240644/what-is-nosql-nosql-databases-explained.html. [Accessed: 27-Jun-2019].</w:t>
      </w:r>
    </w:p>
    <w:p w14:paraId="7AE447E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8]</w:t>
      </w:r>
      <w:r w:rsidRPr="00650D34">
        <w:rPr>
          <w:rFonts w:ascii="Times New Roman" w:hAnsi="Times New Roman" w:cs="Times New Roman"/>
        </w:rPr>
        <w:tab/>
        <w:t>timsander1, “Getting started with SQL queries in Azure Cosmos DB.” [Online]. Available: https://docs.microsoft.com/en-us/azure/cosmos-db/sql-query-getting-started. [Accessed: 27-Jun-2019].</w:t>
      </w:r>
    </w:p>
    <w:p w14:paraId="22A644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9]</w:t>
      </w:r>
      <w:r w:rsidRPr="00650D34">
        <w:rPr>
          <w:rFonts w:ascii="Times New Roman" w:hAnsi="Times New Roman" w:cs="Times New Roman"/>
        </w:rPr>
        <w:tab/>
        <w:t xml:space="preserve">“Hash function,” </w:t>
      </w:r>
      <w:r w:rsidRPr="00650D34">
        <w:rPr>
          <w:rFonts w:ascii="Times New Roman" w:hAnsi="Times New Roman" w:cs="Times New Roman"/>
          <w:i/>
          <w:iCs/>
        </w:rPr>
        <w:t>Wikipedia</w:t>
      </w:r>
      <w:r w:rsidRPr="00650D34">
        <w:rPr>
          <w:rFonts w:ascii="Times New Roman" w:hAnsi="Times New Roman" w:cs="Times New Roman"/>
        </w:rPr>
        <w:t>. 31-May-2019.</w:t>
      </w:r>
    </w:p>
    <w:p w14:paraId="5F8B95E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0]</w:t>
      </w:r>
      <w:r w:rsidRPr="00650D34">
        <w:rPr>
          <w:rFonts w:ascii="Times New Roman" w:hAnsi="Times New Roman" w:cs="Times New Roman"/>
        </w:rPr>
        <w:tab/>
        <w:t xml:space="preserve">“What Is Hashing? [Step-by-Step Guide-Under Hood Of Blockchain],” </w:t>
      </w:r>
      <w:r w:rsidRPr="00650D34">
        <w:rPr>
          <w:rFonts w:ascii="Times New Roman" w:hAnsi="Times New Roman" w:cs="Times New Roman"/>
          <w:i/>
          <w:iCs/>
        </w:rPr>
        <w:t>Blockgeeks</w:t>
      </w:r>
      <w:r w:rsidRPr="00650D34">
        <w:rPr>
          <w:rFonts w:ascii="Times New Roman" w:hAnsi="Times New Roman" w:cs="Times New Roman"/>
        </w:rPr>
        <w:t>, 06-Aug-2017. [Online]. Available: https://blockgeeks.com/guides/what-is-hashing/. [Accessed: 27-Jun-2019].</w:t>
      </w:r>
    </w:p>
    <w:p w14:paraId="0903B4D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1]</w:t>
      </w:r>
      <w:r w:rsidRPr="00650D34">
        <w:rPr>
          <w:rFonts w:ascii="Times New Roman" w:hAnsi="Times New Roman" w:cs="Times New Roman"/>
        </w:rPr>
        <w:tab/>
        <w:t xml:space="preserve">“bcrypt,” </w:t>
      </w:r>
      <w:r w:rsidRPr="00650D34">
        <w:rPr>
          <w:rFonts w:ascii="Times New Roman" w:hAnsi="Times New Roman" w:cs="Times New Roman"/>
          <w:i/>
          <w:iCs/>
        </w:rPr>
        <w:t>Wikipedia</w:t>
      </w:r>
      <w:r w:rsidRPr="00650D34">
        <w:rPr>
          <w:rFonts w:ascii="Times New Roman" w:hAnsi="Times New Roman" w:cs="Times New Roman"/>
        </w:rPr>
        <w:t>. 05-Apr-2019.</w:t>
      </w:r>
    </w:p>
    <w:p w14:paraId="6E3C51DF"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2]</w:t>
      </w:r>
      <w:r w:rsidRPr="00650D34">
        <w:rPr>
          <w:rFonts w:ascii="Times New Roman" w:hAnsi="Times New Roman" w:cs="Times New Roman"/>
        </w:rPr>
        <w:tab/>
        <w:t>“Learn Cryptography - Hash Collision Attack.” [Online]. Available: https://learncryptography.com/hash-functions/hash-collision-attack. [Accessed: 27-Jun-2019].</w:t>
      </w:r>
    </w:p>
    <w:p w14:paraId="1B1DCEB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3]</w:t>
      </w:r>
      <w:r w:rsidRPr="00650D34">
        <w:rPr>
          <w:rFonts w:ascii="Times New Roman" w:hAnsi="Times New Roman" w:cs="Times New Roman"/>
        </w:rPr>
        <w:tab/>
        <w:t xml:space="preserve">“Rainbow table,” </w:t>
      </w:r>
      <w:r w:rsidRPr="00650D34">
        <w:rPr>
          <w:rFonts w:ascii="Times New Roman" w:hAnsi="Times New Roman" w:cs="Times New Roman"/>
          <w:i/>
          <w:iCs/>
        </w:rPr>
        <w:t>Wikipedia</w:t>
      </w:r>
      <w:r w:rsidRPr="00650D34">
        <w:rPr>
          <w:rFonts w:ascii="Times New Roman" w:hAnsi="Times New Roman" w:cs="Times New Roman"/>
        </w:rPr>
        <w:t>. 13-Jul-2019.</w:t>
      </w:r>
    </w:p>
    <w:p w14:paraId="618F781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4]</w:t>
      </w:r>
      <w:r w:rsidRPr="00650D34">
        <w:rPr>
          <w:rFonts w:ascii="Times New Roman" w:hAnsi="Times New Roman" w:cs="Times New Roman"/>
        </w:rPr>
        <w:tab/>
        <w:t xml:space="preserve">“appsec - How to securely hash passwords?,” </w:t>
      </w:r>
      <w:r w:rsidRPr="00650D34">
        <w:rPr>
          <w:rFonts w:ascii="Times New Roman" w:hAnsi="Times New Roman" w:cs="Times New Roman"/>
          <w:i/>
          <w:iCs/>
        </w:rPr>
        <w:t>Information Security Stack Exchange</w:t>
      </w:r>
      <w:r w:rsidRPr="00650D34">
        <w:rPr>
          <w:rFonts w:ascii="Times New Roman" w:hAnsi="Times New Roman" w:cs="Times New Roman"/>
        </w:rPr>
        <w:t>. [Online]. Available: https://security.stackexchange.com/questions/211/how-to-securely-hash-passwords. [Accessed: 18-Jul-2019].</w:t>
      </w:r>
    </w:p>
    <w:p w14:paraId="57FE62F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5]</w:t>
      </w:r>
      <w:r w:rsidRPr="00650D34">
        <w:rPr>
          <w:rFonts w:ascii="Times New Roman" w:hAnsi="Times New Roman" w:cs="Times New Roman"/>
        </w:rPr>
        <w:tab/>
        <w:t xml:space="preserve">R. Dvojmoč, </w:t>
      </w:r>
      <w:r w:rsidRPr="00650D34">
        <w:rPr>
          <w:rFonts w:ascii="Times New Roman" w:hAnsi="Times New Roman" w:cs="Times New Roman"/>
          <w:i/>
          <w:iCs/>
        </w:rPr>
        <w:t>C# .NET Core wrapper for wkhtmltopdf library that uses Webkit engine to convert HTML pages to PDF.: rdvojmoc/DinkToPdf</w:t>
      </w:r>
      <w:r w:rsidRPr="00650D34">
        <w:rPr>
          <w:rFonts w:ascii="Times New Roman" w:hAnsi="Times New Roman" w:cs="Times New Roman"/>
        </w:rPr>
        <w:t>. 2019.</w:t>
      </w:r>
    </w:p>
    <w:p w14:paraId="5526A2E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6]</w:t>
      </w:r>
      <w:r w:rsidRPr="00650D34">
        <w:rPr>
          <w:rFonts w:ascii="Times New Roman" w:hAnsi="Times New Roman" w:cs="Times New Roman"/>
        </w:rPr>
        <w:tab/>
        <w:t>“Wayback Machine,” 26-May-2013. [Online]. Available: https://web.archive.org/web/20130526224224/http://csrc.nist.gov/groups/STM/cavp/documents/shs/sha256-384-512.pdf. [Accessed: 21-Jul-2019].</w:t>
      </w:r>
    </w:p>
    <w:p w14:paraId="46451CB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7]</w:t>
      </w:r>
      <w:r w:rsidRPr="00650D34">
        <w:rPr>
          <w:rFonts w:ascii="Times New Roman" w:hAnsi="Times New Roman" w:cs="Times New Roman"/>
        </w:rPr>
        <w:tab/>
      </w:r>
      <w:r w:rsidRPr="00650D34">
        <w:rPr>
          <w:rFonts w:ascii="Times New Roman" w:hAnsi="Times New Roman" w:cs="Times New Roman"/>
          <w:i/>
          <w:iCs/>
        </w:rPr>
        <w:t>Powerful .NET library for benchmarking. Contribute to dotnet/BenchmarkDotNet development by creating an account on GitHub</w:t>
      </w:r>
      <w:r w:rsidRPr="00650D34">
        <w:rPr>
          <w:rFonts w:ascii="Times New Roman" w:hAnsi="Times New Roman" w:cs="Times New Roman"/>
        </w:rPr>
        <w:t>. .NET Foundation, 2019.</w:t>
      </w:r>
    </w:p>
    <w:p w14:paraId="646C52C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8]</w:t>
      </w:r>
      <w:r w:rsidRPr="00650D34">
        <w:rPr>
          <w:rFonts w:ascii="Times New Roman" w:hAnsi="Times New Roman" w:cs="Times New Roman"/>
        </w:rPr>
        <w:tab/>
        <w:t xml:space="preserve">J. Newton-King, </w:t>
      </w:r>
      <w:r w:rsidRPr="00650D34">
        <w:rPr>
          <w:rFonts w:ascii="Times New Roman" w:hAnsi="Times New Roman" w:cs="Times New Roman"/>
          <w:i/>
          <w:iCs/>
        </w:rPr>
        <w:t>Json.NET is a popular high-performance JSON framework for .NET: JamesNK/Newtonsoft.Json</w:t>
      </w:r>
      <w:r w:rsidRPr="00650D34">
        <w:rPr>
          <w:rFonts w:ascii="Times New Roman" w:hAnsi="Times New Roman" w:cs="Times New Roman"/>
        </w:rPr>
        <w:t>. 2019.</w:t>
      </w:r>
    </w:p>
    <w:p w14:paraId="2AB182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29]</w:t>
      </w:r>
      <w:r w:rsidRPr="00650D34">
        <w:rPr>
          <w:rFonts w:ascii="Times New Roman" w:hAnsi="Times New Roman" w:cs="Times New Roman"/>
        </w:rPr>
        <w:tab/>
        <w:t xml:space="preserve">“Postman | API Development Environment,” </w:t>
      </w:r>
      <w:r w:rsidRPr="00650D34">
        <w:rPr>
          <w:rFonts w:ascii="Times New Roman" w:hAnsi="Times New Roman" w:cs="Times New Roman"/>
          <w:i/>
          <w:iCs/>
        </w:rPr>
        <w:t>Postman</w:t>
      </w:r>
      <w:r w:rsidRPr="00650D34">
        <w:rPr>
          <w:rFonts w:ascii="Times New Roman" w:hAnsi="Times New Roman" w:cs="Times New Roman"/>
        </w:rPr>
        <w:t>. [Online]. Available: https://www.getpostman.com. [Accessed: 21-Jul-2019].</w:t>
      </w:r>
    </w:p>
    <w:p w14:paraId="76D519A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0]</w:t>
      </w:r>
      <w:r w:rsidRPr="00650D34">
        <w:rPr>
          <w:rFonts w:ascii="Times New Roman" w:hAnsi="Times New Roman" w:cs="Times New Roman"/>
        </w:rPr>
        <w:tab/>
        <w:t>“Genesis block - Bitcoin Wiki.” [Online]. Available: https://en.bitcoin.it/wiki/Genesis_block. [Accessed: 23-Jul-2019].</w:t>
      </w:r>
    </w:p>
    <w:p w14:paraId="684726B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1]</w:t>
      </w:r>
      <w:r w:rsidRPr="00650D34">
        <w:rPr>
          <w:rFonts w:ascii="Times New Roman" w:hAnsi="Times New Roman" w:cs="Times New Roman"/>
        </w:rPr>
        <w:tab/>
        <w:t xml:space="preserve">“Key stretching,” </w:t>
      </w:r>
      <w:r w:rsidRPr="00650D34">
        <w:rPr>
          <w:rFonts w:ascii="Times New Roman" w:hAnsi="Times New Roman" w:cs="Times New Roman"/>
          <w:i/>
          <w:iCs/>
        </w:rPr>
        <w:t>Wikipedia</w:t>
      </w:r>
      <w:r w:rsidRPr="00650D34">
        <w:rPr>
          <w:rFonts w:ascii="Times New Roman" w:hAnsi="Times New Roman" w:cs="Times New Roman"/>
        </w:rPr>
        <w:t>. 13-Feb-2019.</w:t>
      </w:r>
    </w:p>
    <w:p w14:paraId="0CA41F2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2]</w:t>
      </w:r>
      <w:r w:rsidRPr="00650D34">
        <w:rPr>
          <w:rFonts w:ascii="Times New Roman" w:hAnsi="Times New Roman" w:cs="Times New Roman"/>
        </w:rPr>
        <w:tab/>
        <w:t>ggailey777, “Azure Functions scale and hosting.” [Online]. Available: https://docs.microsoft.com/en-us/azure/azure-functions/functions-scale. [Accessed: 24-Jul-2019].</w:t>
      </w:r>
    </w:p>
    <w:p w14:paraId="56DA3532" w14:textId="13D0D71F" w:rsidR="00233E92" w:rsidRPr="00233E92" w:rsidRDefault="00D8266E" w:rsidP="00A54F8B">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2AF99" w14:textId="77777777" w:rsidR="00003CDE" w:rsidRDefault="00003CDE" w:rsidP="00471D2C">
      <w:r>
        <w:separator/>
      </w:r>
    </w:p>
  </w:endnote>
  <w:endnote w:type="continuationSeparator" w:id="0">
    <w:p w14:paraId="3119E79E" w14:textId="77777777" w:rsidR="00003CDE" w:rsidRDefault="00003CDE"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0C124A42-F430-2E44-B915-F12D4088F896}"/>
    <w:embedBold r:id="rId2" w:fontKey="{BB56D0CA-625A-6743-ADED-ACD7D9470106}"/>
    <w:embedItalic r:id="rId3" w:fontKey="{5DB384DD-2938-0840-A06A-301A1FF5417F}"/>
    <w:embedBoldItalic r:id="rId4" w:fontKey="{3FF6A8BA-C1E9-504A-9B5C-8EB9F0634A6D}"/>
  </w:font>
  <w:font w:name="Calibri">
    <w:panose1 w:val="020F0502020204030204"/>
    <w:charset w:val="00"/>
    <w:family w:val="swiss"/>
    <w:pitch w:val="variable"/>
    <w:sig w:usb0="E0002AFF" w:usb1="C000247B" w:usb2="00000009" w:usb3="00000000" w:csb0="000001FF" w:csb1="00000000"/>
    <w:embedRegular r:id="rId5" w:fontKey="{34B5EEAB-8705-9B4E-9C89-47C2C6BA3FEE}"/>
    <w:embedBold r:id="rId6" w:fontKey="{94131C93-3286-7641-A68E-398AD5B57495}"/>
    <w:embedItalic r:id="rId7" w:fontKey="{3006AA4B-3E54-874C-BF25-8DE48855394A}"/>
    <w:embedBoldItalic r:id="rId8" w:fontKey="{2D0E2314-9BB7-8C4D-A8D3-061C9E537C01}"/>
  </w:font>
  <w:font w:name="Calibri Light">
    <w:panose1 w:val="020F0302020204030204"/>
    <w:charset w:val="00"/>
    <w:family w:val="swiss"/>
    <w:pitch w:val="variable"/>
    <w:sig w:usb0="E0002AFF" w:usb1="C000247B" w:usb2="00000009" w:usb3="00000000" w:csb0="000001FF" w:csb1="00000000"/>
    <w:embedRegular r:id="rId9" w:fontKey="{FE86FAC8-97DE-C74A-87E9-FE5BCD14A70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0A45BC" w:rsidRDefault="000A45BC"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0A45BC" w:rsidRDefault="000A45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0A45BC" w:rsidRDefault="000A45BC"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0A45BC" w:rsidRDefault="000A45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0A45BC" w:rsidRDefault="000A45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4D467E" w14:textId="77777777" w:rsidR="00003CDE" w:rsidRDefault="00003CDE" w:rsidP="00471D2C">
      <w:r>
        <w:separator/>
      </w:r>
    </w:p>
  </w:footnote>
  <w:footnote w:type="continuationSeparator" w:id="0">
    <w:p w14:paraId="36AAAA83" w14:textId="77777777" w:rsidR="00003CDE" w:rsidRDefault="00003CDE"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0A45BC" w:rsidRDefault="000A45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0A45BC" w:rsidRDefault="000A45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0A45BC" w:rsidRDefault="000A45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3CDE"/>
    <w:rsid w:val="000043FC"/>
    <w:rsid w:val="00010482"/>
    <w:rsid w:val="00011435"/>
    <w:rsid w:val="00015078"/>
    <w:rsid w:val="0001733B"/>
    <w:rsid w:val="00020847"/>
    <w:rsid w:val="00027932"/>
    <w:rsid w:val="0003788F"/>
    <w:rsid w:val="00040D79"/>
    <w:rsid w:val="00047B38"/>
    <w:rsid w:val="00060BEB"/>
    <w:rsid w:val="00065DE2"/>
    <w:rsid w:val="00065F68"/>
    <w:rsid w:val="00070FA9"/>
    <w:rsid w:val="00075876"/>
    <w:rsid w:val="0008697C"/>
    <w:rsid w:val="000A45BC"/>
    <w:rsid w:val="000D4FFE"/>
    <w:rsid w:val="000E3C71"/>
    <w:rsid w:val="000F30D8"/>
    <w:rsid w:val="00122151"/>
    <w:rsid w:val="0012582F"/>
    <w:rsid w:val="00146E6B"/>
    <w:rsid w:val="00155BE2"/>
    <w:rsid w:val="00171BB1"/>
    <w:rsid w:val="00181FB8"/>
    <w:rsid w:val="00191F92"/>
    <w:rsid w:val="001939CC"/>
    <w:rsid w:val="001951B9"/>
    <w:rsid w:val="001A716B"/>
    <w:rsid w:val="001C141C"/>
    <w:rsid w:val="001C3331"/>
    <w:rsid w:val="001D08C8"/>
    <w:rsid w:val="001E1BE2"/>
    <w:rsid w:val="001E27F0"/>
    <w:rsid w:val="001E3548"/>
    <w:rsid w:val="001F6A8E"/>
    <w:rsid w:val="00200F11"/>
    <w:rsid w:val="00233E92"/>
    <w:rsid w:val="00251D0C"/>
    <w:rsid w:val="00254BA3"/>
    <w:rsid w:val="0027344E"/>
    <w:rsid w:val="00287C66"/>
    <w:rsid w:val="00290B45"/>
    <w:rsid w:val="0029503D"/>
    <w:rsid w:val="002A5B33"/>
    <w:rsid w:val="002A67AA"/>
    <w:rsid w:val="002B1403"/>
    <w:rsid w:val="002B4103"/>
    <w:rsid w:val="002C72D0"/>
    <w:rsid w:val="002D2A38"/>
    <w:rsid w:val="00304E46"/>
    <w:rsid w:val="003102D7"/>
    <w:rsid w:val="00315384"/>
    <w:rsid w:val="003155D6"/>
    <w:rsid w:val="00317D29"/>
    <w:rsid w:val="00322639"/>
    <w:rsid w:val="003345F4"/>
    <w:rsid w:val="003407C3"/>
    <w:rsid w:val="003451A4"/>
    <w:rsid w:val="00355482"/>
    <w:rsid w:val="00393FF1"/>
    <w:rsid w:val="00394387"/>
    <w:rsid w:val="003A2AA3"/>
    <w:rsid w:val="003B02E0"/>
    <w:rsid w:val="003B34C6"/>
    <w:rsid w:val="003B4151"/>
    <w:rsid w:val="003D1E7F"/>
    <w:rsid w:val="003D3632"/>
    <w:rsid w:val="003D49F9"/>
    <w:rsid w:val="00417B71"/>
    <w:rsid w:val="004205F8"/>
    <w:rsid w:val="00420D40"/>
    <w:rsid w:val="00423BFE"/>
    <w:rsid w:val="004250AD"/>
    <w:rsid w:val="00425DB6"/>
    <w:rsid w:val="004442DD"/>
    <w:rsid w:val="00452E79"/>
    <w:rsid w:val="00453408"/>
    <w:rsid w:val="004556FB"/>
    <w:rsid w:val="00455AE3"/>
    <w:rsid w:val="00470CA9"/>
    <w:rsid w:val="00471D2C"/>
    <w:rsid w:val="00482B59"/>
    <w:rsid w:val="0048526A"/>
    <w:rsid w:val="00487E57"/>
    <w:rsid w:val="00492A2F"/>
    <w:rsid w:val="00495554"/>
    <w:rsid w:val="00495A11"/>
    <w:rsid w:val="004A57C8"/>
    <w:rsid w:val="004B4285"/>
    <w:rsid w:val="004C2AD5"/>
    <w:rsid w:val="004C529F"/>
    <w:rsid w:val="004D4CD7"/>
    <w:rsid w:val="004D5843"/>
    <w:rsid w:val="004D6F4A"/>
    <w:rsid w:val="004E3505"/>
    <w:rsid w:val="004E4950"/>
    <w:rsid w:val="004E6DCE"/>
    <w:rsid w:val="00500270"/>
    <w:rsid w:val="00504214"/>
    <w:rsid w:val="0051309D"/>
    <w:rsid w:val="00514C27"/>
    <w:rsid w:val="00523BB0"/>
    <w:rsid w:val="0052411A"/>
    <w:rsid w:val="00536CAE"/>
    <w:rsid w:val="00537D79"/>
    <w:rsid w:val="00540C7C"/>
    <w:rsid w:val="00546A2E"/>
    <w:rsid w:val="00566310"/>
    <w:rsid w:val="00571D41"/>
    <w:rsid w:val="00586D3D"/>
    <w:rsid w:val="005C7C08"/>
    <w:rsid w:val="005D15FB"/>
    <w:rsid w:val="005D312C"/>
    <w:rsid w:val="005D3A8C"/>
    <w:rsid w:val="0060318A"/>
    <w:rsid w:val="00603CC0"/>
    <w:rsid w:val="00605677"/>
    <w:rsid w:val="00621DB9"/>
    <w:rsid w:val="00632366"/>
    <w:rsid w:val="00634F30"/>
    <w:rsid w:val="0064751C"/>
    <w:rsid w:val="00650330"/>
    <w:rsid w:val="00650D34"/>
    <w:rsid w:val="00652A07"/>
    <w:rsid w:val="0065494D"/>
    <w:rsid w:val="0065776A"/>
    <w:rsid w:val="0066271A"/>
    <w:rsid w:val="0066731C"/>
    <w:rsid w:val="006850AA"/>
    <w:rsid w:val="00690E5D"/>
    <w:rsid w:val="00693531"/>
    <w:rsid w:val="006953CD"/>
    <w:rsid w:val="006A130B"/>
    <w:rsid w:val="006B6A6B"/>
    <w:rsid w:val="006C3B32"/>
    <w:rsid w:val="006D602B"/>
    <w:rsid w:val="006E5F57"/>
    <w:rsid w:val="006F66DA"/>
    <w:rsid w:val="006F6E4F"/>
    <w:rsid w:val="00711E7D"/>
    <w:rsid w:val="0071591D"/>
    <w:rsid w:val="007172E3"/>
    <w:rsid w:val="00720525"/>
    <w:rsid w:val="00722DF7"/>
    <w:rsid w:val="0072684A"/>
    <w:rsid w:val="007331A6"/>
    <w:rsid w:val="00750191"/>
    <w:rsid w:val="00762795"/>
    <w:rsid w:val="007634AB"/>
    <w:rsid w:val="00785F07"/>
    <w:rsid w:val="00786F6B"/>
    <w:rsid w:val="00787510"/>
    <w:rsid w:val="007933BF"/>
    <w:rsid w:val="007B2859"/>
    <w:rsid w:val="007B4285"/>
    <w:rsid w:val="007B6CE9"/>
    <w:rsid w:val="007C066E"/>
    <w:rsid w:val="007C17D0"/>
    <w:rsid w:val="007C1913"/>
    <w:rsid w:val="007C5E5D"/>
    <w:rsid w:val="007C78E1"/>
    <w:rsid w:val="007C7B70"/>
    <w:rsid w:val="007D12D0"/>
    <w:rsid w:val="007D4FEC"/>
    <w:rsid w:val="007D5948"/>
    <w:rsid w:val="007E1268"/>
    <w:rsid w:val="007E2639"/>
    <w:rsid w:val="007E681B"/>
    <w:rsid w:val="007F3438"/>
    <w:rsid w:val="007F4CC5"/>
    <w:rsid w:val="0080066C"/>
    <w:rsid w:val="00806ADD"/>
    <w:rsid w:val="00814E61"/>
    <w:rsid w:val="00821FA9"/>
    <w:rsid w:val="00831993"/>
    <w:rsid w:val="00837A04"/>
    <w:rsid w:val="00840D08"/>
    <w:rsid w:val="00846B84"/>
    <w:rsid w:val="00857CB1"/>
    <w:rsid w:val="00867C3C"/>
    <w:rsid w:val="00870D10"/>
    <w:rsid w:val="008767E8"/>
    <w:rsid w:val="00881362"/>
    <w:rsid w:val="00881571"/>
    <w:rsid w:val="008846C9"/>
    <w:rsid w:val="00890A7C"/>
    <w:rsid w:val="00895A79"/>
    <w:rsid w:val="008A29A7"/>
    <w:rsid w:val="008A652C"/>
    <w:rsid w:val="008B1D86"/>
    <w:rsid w:val="008B235B"/>
    <w:rsid w:val="008B7F2D"/>
    <w:rsid w:val="008C076F"/>
    <w:rsid w:val="008C19AD"/>
    <w:rsid w:val="008F0928"/>
    <w:rsid w:val="008F362A"/>
    <w:rsid w:val="00920054"/>
    <w:rsid w:val="009313C8"/>
    <w:rsid w:val="00932298"/>
    <w:rsid w:val="00935746"/>
    <w:rsid w:val="00942835"/>
    <w:rsid w:val="009653B3"/>
    <w:rsid w:val="00970B7F"/>
    <w:rsid w:val="00975F6D"/>
    <w:rsid w:val="00980631"/>
    <w:rsid w:val="0098162F"/>
    <w:rsid w:val="009845B4"/>
    <w:rsid w:val="009A0E5F"/>
    <w:rsid w:val="009A2FA6"/>
    <w:rsid w:val="009A4650"/>
    <w:rsid w:val="009C15CA"/>
    <w:rsid w:val="009D56A7"/>
    <w:rsid w:val="009D6CDD"/>
    <w:rsid w:val="009E11FF"/>
    <w:rsid w:val="009E1F48"/>
    <w:rsid w:val="009E4865"/>
    <w:rsid w:val="009E6BB0"/>
    <w:rsid w:val="009F5BD1"/>
    <w:rsid w:val="00A00803"/>
    <w:rsid w:val="00A00BBB"/>
    <w:rsid w:val="00A10B2D"/>
    <w:rsid w:val="00A16C32"/>
    <w:rsid w:val="00A17215"/>
    <w:rsid w:val="00A22184"/>
    <w:rsid w:val="00A31C91"/>
    <w:rsid w:val="00A345CD"/>
    <w:rsid w:val="00A36D5C"/>
    <w:rsid w:val="00A44038"/>
    <w:rsid w:val="00A52283"/>
    <w:rsid w:val="00A54F8B"/>
    <w:rsid w:val="00A73C3F"/>
    <w:rsid w:val="00AA4354"/>
    <w:rsid w:val="00AB191D"/>
    <w:rsid w:val="00AB3F99"/>
    <w:rsid w:val="00AC2802"/>
    <w:rsid w:val="00AC500F"/>
    <w:rsid w:val="00AD664D"/>
    <w:rsid w:val="00AE271D"/>
    <w:rsid w:val="00AE326B"/>
    <w:rsid w:val="00AF087B"/>
    <w:rsid w:val="00AF2E72"/>
    <w:rsid w:val="00B02D4E"/>
    <w:rsid w:val="00B05E31"/>
    <w:rsid w:val="00B11740"/>
    <w:rsid w:val="00B13754"/>
    <w:rsid w:val="00B160FA"/>
    <w:rsid w:val="00B231D8"/>
    <w:rsid w:val="00B246F8"/>
    <w:rsid w:val="00B405A3"/>
    <w:rsid w:val="00B546B9"/>
    <w:rsid w:val="00B63CC6"/>
    <w:rsid w:val="00B71535"/>
    <w:rsid w:val="00B73F14"/>
    <w:rsid w:val="00B94D13"/>
    <w:rsid w:val="00B9507B"/>
    <w:rsid w:val="00BA3C30"/>
    <w:rsid w:val="00BA415F"/>
    <w:rsid w:val="00BB48A5"/>
    <w:rsid w:val="00BC20CB"/>
    <w:rsid w:val="00BC2A16"/>
    <w:rsid w:val="00BC2F9C"/>
    <w:rsid w:val="00BD42F7"/>
    <w:rsid w:val="00BD57CF"/>
    <w:rsid w:val="00BE30D1"/>
    <w:rsid w:val="00BE602A"/>
    <w:rsid w:val="00BF483C"/>
    <w:rsid w:val="00BF7777"/>
    <w:rsid w:val="00C011B5"/>
    <w:rsid w:val="00C1099F"/>
    <w:rsid w:val="00C42A72"/>
    <w:rsid w:val="00C4306C"/>
    <w:rsid w:val="00C528E4"/>
    <w:rsid w:val="00C53F51"/>
    <w:rsid w:val="00C54A78"/>
    <w:rsid w:val="00C574B5"/>
    <w:rsid w:val="00C60421"/>
    <w:rsid w:val="00C62410"/>
    <w:rsid w:val="00C66550"/>
    <w:rsid w:val="00C74925"/>
    <w:rsid w:val="00C75FDA"/>
    <w:rsid w:val="00C82357"/>
    <w:rsid w:val="00C8235B"/>
    <w:rsid w:val="00C835FA"/>
    <w:rsid w:val="00C8412E"/>
    <w:rsid w:val="00C96DFE"/>
    <w:rsid w:val="00CA353B"/>
    <w:rsid w:val="00CA4505"/>
    <w:rsid w:val="00CB55A6"/>
    <w:rsid w:val="00CB7B97"/>
    <w:rsid w:val="00CB7D99"/>
    <w:rsid w:val="00CC14F7"/>
    <w:rsid w:val="00CC1BCB"/>
    <w:rsid w:val="00CC39F9"/>
    <w:rsid w:val="00CD26A8"/>
    <w:rsid w:val="00CD432D"/>
    <w:rsid w:val="00CE1AC1"/>
    <w:rsid w:val="00CF159E"/>
    <w:rsid w:val="00CF46BA"/>
    <w:rsid w:val="00CF592C"/>
    <w:rsid w:val="00D00B14"/>
    <w:rsid w:val="00D01832"/>
    <w:rsid w:val="00D06070"/>
    <w:rsid w:val="00D11013"/>
    <w:rsid w:val="00D139A0"/>
    <w:rsid w:val="00D14BF1"/>
    <w:rsid w:val="00D17306"/>
    <w:rsid w:val="00D213F9"/>
    <w:rsid w:val="00D31EED"/>
    <w:rsid w:val="00D35D10"/>
    <w:rsid w:val="00D42BF9"/>
    <w:rsid w:val="00D50747"/>
    <w:rsid w:val="00D571B3"/>
    <w:rsid w:val="00D63C5E"/>
    <w:rsid w:val="00D76D2A"/>
    <w:rsid w:val="00D77C2C"/>
    <w:rsid w:val="00D8266E"/>
    <w:rsid w:val="00D83E32"/>
    <w:rsid w:val="00DA1022"/>
    <w:rsid w:val="00DA42E1"/>
    <w:rsid w:val="00DA6437"/>
    <w:rsid w:val="00DB1C00"/>
    <w:rsid w:val="00DC1F0F"/>
    <w:rsid w:val="00DC763A"/>
    <w:rsid w:val="00DD4182"/>
    <w:rsid w:val="00DD604F"/>
    <w:rsid w:val="00DD6C31"/>
    <w:rsid w:val="00DE017D"/>
    <w:rsid w:val="00DF5FC9"/>
    <w:rsid w:val="00DF7AAA"/>
    <w:rsid w:val="00E01021"/>
    <w:rsid w:val="00E11B51"/>
    <w:rsid w:val="00E135CB"/>
    <w:rsid w:val="00E21D75"/>
    <w:rsid w:val="00E25D24"/>
    <w:rsid w:val="00E44BA5"/>
    <w:rsid w:val="00E44E1B"/>
    <w:rsid w:val="00E46B9D"/>
    <w:rsid w:val="00E47EC5"/>
    <w:rsid w:val="00E50393"/>
    <w:rsid w:val="00E6663B"/>
    <w:rsid w:val="00E7529D"/>
    <w:rsid w:val="00E867E8"/>
    <w:rsid w:val="00E9474A"/>
    <w:rsid w:val="00EB1D57"/>
    <w:rsid w:val="00EB3941"/>
    <w:rsid w:val="00EB6742"/>
    <w:rsid w:val="00EB7F66"/>
    <w:rsid w:val="00EC3663"/>
    <w:rsid w:val="00EC4658"/>
    <w:rsid w:val="00EC6607"/>
    <w:rsid w:val="00ED000F"/>
    <w:rsid w:val="00EE2B02"/>
    <w:rsid w:val="00EF2DC3"/>
    <w:rsid w:val="00F003B6"/>
    <w:rsid w:val="00F02E22"/>
    <w:rsid w:val="00F03C25"/>
    <w:rsid w:val="00F176BE"/>
    <w:rsid w:val="00F2526D"/>
    <w:rsid w:val="00F4613F"/>
    <w:rsid w:val="00F62573"/>
    <w:rsid w:val="00F75FA6"/>
    <w:rsid w:val="00F83D91"/>
    <w:rsid w:val="00F84D21"/>
    <w:rsid w:val="00FA53AD"/>
    <w:rsid w:val="00FB1AA6"/>
    <w:rsid w:val="00FB5416"/>
    <w:rsid w:val="00FB773E"/>
    <w:rsid w:val="00FC6FE2"/>
    <w:rsid w:val="00FC73B8"/>
    <w:rsid w:val="00FD7FD6"/>
    <w:rsid w:val="00FE6975"/>
    <w:rsid w:val="00FE72E4"/>
    <w:rsid w:val="00FF0B27"/>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D5372-BE4A-E847-8369-68F0CAD79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TotalTime>
  <Pages>65</Pages>
  <Words>18872</Words>
  <Characters>107577</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245</cp:revision>
  <cp:lastPrinted>2019-06-24T04:27:00Z</cp:lastPrinted>
  <dcterms:created xsi:type="dcterms:W3CDTF">2019-04-01T18:00:00Z</dcterms:created>
  <dcterms:modified xsi:type="dcterms:W3CDTF">2019-07-30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IV8lqoy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